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9F1175" w14:textId="0047CC75" w:rsidR="00C41B45" w:rsidRPr="004E1B76" w:rsidRDefault="00C41B45" w:rsidP="00C41B45">
      <w:pPr>
        <w:spacing w:line="360" w:lineRule="auto"/>
        <w:jc w:val="both"/>
      </w:pPr>
      <w:bookmarkStart w:id="0" w:name="_Hlk24365952"/>
      <w:r w:rsidRPr="004E1B76">
        <w:t>Abstract</w:t>
      </w:r>
      <w:r w:rsidR="00874C53">
        <w:t xml:space="preserve"> word count</w:t>
      </w:r>
      <w:r w:rsidRPr="004E1B76">
        <w:t>: 2</w:t>
      </w:r>
      <w:r w:rsidR="00B97458">
        <w:t>38</w:t>
      </w:r>
    </w:p>
    <w:p w14:paraId="226DB1F6" w14:textId="771FFE8E" w:rsidR="00C41B45" w:rsidRDefault="00C41B45" w:rsidP="00C41B45">
      <w:pPr>
        <w:spacing w:line="360" w:lineRule="auto"/>
        <w:jc w:val="both"/>
      </w:pPr>
      <w:r w:rsidRPr="00CD6868">
        <w:t>Text</w:t>
      </w:r>
      <w:r w:rsidR="00874C53">
        <w:t xml:space="preserve"> word count</w:t>
      </w:r>
      <w:r w:rsidRPr="00CD6868">
        <w:t xml:space="preserve">: </w:t>
      </w:r>
      <w:r w:rsidR="00B162FC" w:rsidRPr="00CD6868">
        <w:t>3</w:t>
      </w:r>
      <w:r w:rsidR="00B97458">
        <w:t>380</w:t>
      </w:r>
    </w:p>
    <w:p w14:paraId="17FC3B2C" w14:textId="77777777" w:rsidR="00C41B45" w:rsidRDefault="00C41B45" w:rsidP="00C41B45"/>
    <w:p w14:paraId="6065DF6B" w14:textId="686F7C30" w:rsidR="00B1160C" w:rsidRDefault="00B1160C" w:rsidP="009A0875">
      <w:pPr>
        <w:pStyle w:val="Heading1"/>
        <w:spacing w:line="360" w:lineRule="auto"/>
        <w:jc w:val="both"/>
      </w:pPr>
      <w:r>
        <w:t>Interrelationships between small airways dysfunction, neutrophilic inflammation and exacerbation frequency in COPD</w:t>
      </w:r>
    </w:p>
    <w:bookmarkEnd w:id="0"/>
    <w:p w14:paraId="736B233F" w14:textId="61E178E2" w:rsidR="00937158" w:rsidRDefault="00562843" w:rsidP="009A0875">
      <w:pPr>
        <w:spacing w:line="360" w:lineRule="auto"/>
        <w:jc w:val="both"/>
      </w:pPr>
      <w:r w:rsidRPr="00BC049D">
        <w:t>Short title/running head: Small airways disease and exacerbations in COPD</w:t>
      </w:r>
    </w:p>
    <w:p w14:paraId="49D5F131" w14:textId="77777777" w:rsidR="00562843" w:rsidRPr="00937158" w:rsidRDefault="00562843" w:rsidP="009A0875">
      <w:pPr>
        <w:spacing w:line="360" w:lineRule="auto"/>
        <w:jc w:val="both"/>
      </w:pPr>
    </w:p>
    <w:p w14:paraId="45705240" w14:textId="1A1A3418" w:rsidR="00A25E34" w:rsidRPr="00C91E68" w:rsidRDefault="00A25E34" w:rsidP="009A0875">
      <w:pPr>
        <w:spacing w:line="360" w:lineRule="auto"/>
        <w:jc w:val="both"/>
      </w:pPr>
      <w:r w:rsidRPr="00C91E68">
        <w:rPr>
          <w:lang w:val="nl-NL"/>
        </w:rPr>
        <w:t xml:space="preserve">Kerry </w:t>
      </w:r>
      <w:r w:rsidR="009A7418" w:rsidRPr="00C91E68">
        <w:rPr>
          <w:lang w:val="nl-NL"/>
        </w:rPr>
        <w:t>Day</w:t>
      </w:r>
      <w:r w:rsidRPr="00287B02">
        <w:rPr>
          <w:vertAlign w:val="superscript"/>
          <w:lang w:val="nl-NL"/>
        </w:rPr>
        <w:t>1</w:t>
      </w:r>
      <w:r w:rsidRPr="00D76AA7">
        <w:rPr>
          <w:vertAlign w:val="superscript"/>
          <w:lang w:val="nl-NL"/>
        </w:rPr>
        <w:t>,2</w:t>
      </w:r>
      <w:r w:rsidRPr="00D76AA7">
        <w:rPr>
          <w:lang w:val="nl-NL"/>
        </w:rPr>
        <w:t xml:space="preserve">, </w:t>
      </w:r>
      <w:r w:rsidR="004016A8" w:rsidRPr="00E73E4F">
        <w:rPr>
          <w:lang w:val="nl-NL"/>
        </w:rPr>
        <w:t>Kristoffer Ostridge</w:t>
      </w:r>
      <w:r w:rsidR="004016A8" w:rsidRPr="00E73E4F">
        <w:rPr>
          <w:vertAlign w:val="superscript"/>
          <w:lang w:val="nl-NL"/>
        </w:rPr>
        <w:t xml:space="preserve">1,2,3 </w:t>
      </w:r>
      <w:r w:rsidR="004016A8" w:rsidRPr="00E73E4F">
        <w:rPr>
          <w:lang w:val="nl-NL"/>
        </w:rPr>
        <w:t xml:space="preserve">, </w:t>
      </w:r>
      <w:r w:rsidRPr="00E73E4F">
        <w:rPr>
          <w:lang w:val="nl-NL"/>
        </w:rPr>
        <w:t xml:space="preserve">Joy </w:t>
      </w:r>
      <w:r w:rsidRPr="00C903C3">
        <w:rPr>
          <w:lang w:val="nl-NL"/>
        </w:rPr>
        <w:t>Conway</w:t>
      </w:r>
      <w:r w:rsidR="004016A8" w:rsidRPr="00784A26">
        <w:rPr>
          <w:vertAlign w:val="superscript"/>
          <w:lang w:val="nl-NL"/>
        </w:rPr>
        <w:t>4</w:t>
      </w:r>
      <w:r w:rsidRPr="00784A26">
        <w:rPr>
          <w:vertAlign w:val="superscript"/>
          <w:lang w:val="nl-NL"/>
        </w:rPr>
        <w:t>,</w:t>
      </w:r>
      <w:r w:rsidRPr="00784A26">
        <w:rPr>
          <w:lang w:val="nl-NL"/>
        </w:rPr>
        <w:t>,</w:t>
      </w:r>
      <w:r w:rsidR="004016A8" w:rsidRPr="00784A26">
        <w:rPr>
          <w:lang w:val="nl-NL"/>
        </w:rPr>
        <w:t xml:space="preserve"> </w:t>
      </w:r>
      <w:r w:rsidR="007F06A3">
        <w:rPr>
          <w:rFonts w:cstheme="minorHAnsi"/>
          <w:iCs/>
        </w:rPr>
        <w:t>Doriana Cellura</w:t>
      </w:r>
      <w:r w:rsidR="007F06A3" w:rsidRPr="000B7302">
        <w:rPr>
          <w:rFonts w:cstheme="minorHAnsi"/>
          <w:iCs/>
          <w:vertAlign w:val="superscript"/>
        </w:rPr>
        <w:t>1</w:t>
      </w:r>
      <w:r w:rsidR="00B1442F" w:rsidRPr="00784A26">
        <w:rPr>
          <w:lang w:val="nl-NL"/>
        </w:rPr>
        <w:t xml:space="preserve">, </w:t>
      </w:r>
      <w:r w:rsidR="00C60631" w:rsidRPr="009A0875">
        <w:rPr>
          <w:rFonts w:cstheme="minorHAnsi"/>
          <w:iCs/>
        </w:rPr>
        <w:t>Alastair Watson</w:t>
      </w:r>
      <w:r w:rsidR="00C60631">
        <w:rPr>
          <w:rFonts w:cstheme="minorHAnsi"/>
          <w:iCs/>
          <w:vertAlign w:val="superscript"/>
        </w:rPr>
        <w:t>1</w:t>
      </w:r>
      <w:r w:rsidR="00C60631">
        <w:rPr>
          <w:lang w:val="nl-NL"/>
        </w:rPr>
        <w:t xml:space="preserve">, </w:t>
      </w:r>
      <w:r w:rsidR="00C60631" w:rsidRPr="00C60631">
        <w:rPr>
          <w:lang w:val="nl-NL"/>
        </w:rPr>
        <w:t xml:space="preserve">Cosma </w:t>
      </w:r>
      <w:r w:rsidR="00C60631">
        <w:rPr>
          <w:lang w:val="nl-NL"/>
        </w:rPr>
        <w:t xml:space="preserve">Mirella </w:t>
      </w:r>
      <w:r w:rsidR="00C60631" w:rsidRPr="009A0875">
        <w:rPr>
          <w:rFonts w:cstheme="minorHAnsi"/>
          <w:iCs/>
        </w:rPr>
        <w:t>Spalluto</w:t>
      </w:r>
      <w:r w:rsidR="00C60631">
        <w:rPr>
          <w:rFonts w:cstheme="minorHAnsi"/>
          <w:iCs/>
          <w:vertAlign w:val="superscript"/>
        </w:rPr>
        <w:t>1</w:t>
      </w:r>
      <w:r w:rsidR="00C60631">
        <w:rPr>
          <w:rFonts w:cstheme="minorHAnsi"/>
          <w:iCs/>
        </w:rPr>
        <w:t>,</w:t>
      </w:r>
      <w:r w:rsidR="00BB7906">
        <w:rPr>
          <w:rFonts w:cstheme="minorHAnsi"/>
          <w:iCs/>
        </w:rPr>
        <w:t xml:space="preserve"> </w:t>
      </w:r>
      <w:r w:rsidR="007F06A3" w:rsidRPr="00784A26">
        <w:rPr>
          <w:lang w:val="nl-NL"/>
        </w:rPr>
        <w:t>Karl J. Staples</w:t>
      </w:r>
      <w:r w:rsidR="007F06A3" w:rsidRPr="00784A26">
        <w:rPr>
          <w:vertAlign w:val="superscript"/>
          <w:lang w:val="nl-NL"/>
        </w:rPr>
        <w:t>1,2</w:t>
      </w:r>
      <w:r w:rsidR="00BB7906">
        <w:rPr>
          <w:rFonts w:cstheme="minorHAnsi"/>
          <w:iCs/>
        </w:rPr>
        <w:t>,</w:t>
      </w:r>
      <w:r w:rsidR="00C60631">
        <w:rPr>
          <w:lang w:val="nl-NL"/>
        </w:rPr>
        <w:t xml:space="preserve"> </w:t>
      </w:r>
      <w:r w:rsidRPr="00784A26">
        <w:rPr>
          <w:lang w:val="nl-NL"/>
        </w:rPr>
        <w:t>Bruce Thompson</w:t>
      </w:r>
      <w:r w:rsidR="00F3434B" w:rsidRPr="00784A26">
        <w:rPr>
          <w:vertAlign w:val="superscript"/>
          <w:lang w:val="nl-NL"/>
        </w:rPr>
        <w:t>5</w:t>
      </w:r>
      <w:r w:rsidR="0043220E" w:rsidRPr="00784A26">
        <w:rPr>
          <w:lang w:val="nl-NL"/>
        </w:rPr>
        <w:t>,</w:t>
      </w:r>
      <w:r w:rsidRPr="00784A26">
        <w:rPr>
          <w:lang w:val="nl-NL"/>
        </w:rPr>
        <w:t xml:space="preserve"> Tom Wilkinson</w:t>
      </w:r>
      <w:r w:rsidRPr="00784A26">
        <w:rPr>
          <w:vertAlign w:val="superscript"/>
          <w:lang w:val="nl-NL"/>
        </w:rPr>
        <w:t>1,2</w:t>
      </w:r>
    </w:p>
    <w:p w14:paraId="5A29241A" w14:textId="77777777" w:rsidR="00C91E68" w:rsidRPr="009A0875" w:rsidRDefault="00A25E34" w:rsidP="009A0875">
      <w:pPr>
        <w:spacing w:line="360" w:lineRule="auto"/>
        <w:jc w:val="both"/>
      </w:pPr>
      <w:r w:rsidRPr="009A0875">
        <w:rPr>
          <w:vertAlign w:val="superscript"/>
        </w:rPr>
        <w:t>1</w:t>
      </w:r>
      <w:r w:rsidRPr="009A0875">
        <w:t>Faculty of Medicine, University of Southampton, UK,</w:t>
      </w:r>
    </w:p>
    <w:p w14:paraId="74016C4C" w14:textId="3BC70433" w:rsidR="00C91E68" w:rsidRPr="009A0875" w:rsidRDefault="00A25E34" w:rsidP="009A0875">
      <w:pPr>
        <w:spacing w:line="360" w:lineRule="auto"/>
        <w:jc w:val="both"/>
      </w:pPr>
      <w:r w:rsidRPr="009A0875">
        <w:rPr>
          <w:vertAlign w:val="superscript"/>
        </w:rPr>
        <w:t>2</w:t>
      </w:r>
      <w:r w:rsidRPr="009A0875">
        <w:t xml:space="preserve"> NIHR Southampton Biomedical Research Centre, University Hospital Southampton, </w:t>
      </w:r>
      <w:r w:rsidR="00784A26">
        <w:t>UK</w:t>
      </w:r>
    </w:p>
    <w:p w14:paraId="72A42BEE" w14:textId="5631AEB6" w:rsidR="00C91E68" w:rsidRPr="009A0875" w:rsidRDefault="00A25E34" w:rsidP="009A0875">
      <w:pPr>
        <w:spacing w:line="360" w:lineRule="auto"/>
        <w:jc w:val="both"/>
      </w:pPr>
      <w:r w:rsidRPr="009A0875">
        <w:rPr>
          <w:vertAlign w:val="superscript"/>
        </w:rPr>
        <w:t>3</w:t>
      </w:r>
      <w:r w:rsidR="00F96D06" w:rsidRPr="009A0875">
        <w:t xml:space="preserve">Clinical </w:t>
      </w:r>
      <w:r w:rsidR="00784A26">
        <w:t>De</w:t>
      </w:r>
      <w:r w:rsidR="00784A26" w:rsidRPr="009A0875">
        <w:t>velopment</w:t>
      </w:r>
      <w:r w:rsidR="00F96D06" w:rsidRPr="009A0875">
        <w:t>, Research and Early Development, Respiratory</w:t>
      </w:r>
      <w:r w:rsidR="00A2345E">
        <w:t xml:space="preserve"> &amp; Immunology</w:t>
      </w:r>
      <w:r w:rsidR="00F96D06" w:rsidRPr="009A0875">
        <w:t>, BioPharmaceuticals</w:t>
      </w:r>
      <w:r w:rsidR="00616B05">
        <w:t xml:space="preserve"> R&amp;D</w:t>
      </w:r>
      <w:r w:rsidR="00F96D06" w:rsidRPr="009A0875">
        <w:t>, AstraZeneca, Gothenburg,</w:t>
      </w:r>
      <w:r w:rsidR="004016A8" w:rsidRPr="009A0875">
        <w:t xml:space="preserve"> </w:t>
      </w:r>
      <w:r w:rsidR="00C91E68" w:rsidRPr="009A0875">
        <w:t>Sweden</w:t>
      </w:r>
    </w:p>
    <w:p w14:paraId="63901198" w14:textId="0F9E3B49" w:rsidR="00C91E68" w:rsidRPr="009A0875" w:rsidRDefault="004016A8" w:rsidP="009A0875">
      <w:pPr>
        <w:spacing w:line="360" w:lineRule="auto"/>
        <w:jc w:val="both"/>
      </w:pPr>
      <w:r w:rsidRPr="009A0875">
        <w:rPr>
          <w:vertAlign w:val="superscript"/>
        </w:rPr>
        <w:t>4</w:t>
      </w:r>
      <w:r w:rsidRPr="009A0875">
        <w:t xml:space="preserve">Brunel University London UK, </w:t>
      </w:r>
      <w:r w:rsidR="00F96D06" w:rsidRPr="009A0875">
        <w:t xml:space="preserve"> </w:t>
      </w:r>
    </w:p>
    <w:p w14:paraId="0110492E" w14:textId="6A308CA2" w:rsidR="005D2950" w:rsidRPr="009A0875" w:rsidRDefault="00F3434B" w:rsidP="009A0875">
      <w:pPr>
        <w:spacing w:line="360" w:lineRule="auto"/>
        <w:jc w:val="both"/>
        <w:rPr>
          <w:rFonts w:cstheme="minorHAnsi"/>
          <w:iCs/>
        </w:rPr>
      </w:pPr>
      <w:r w:rsidRPr="009A0875">
        <w:rPr>
          <w:vertAlign w:val="superscript"/>
        </w:rPr>
        <w:t>5</w:t>
      </w:r>
      <w:r w:rsidRPr="009A0875">
        <w:t xml:space="preserve"> Swinburne University of Technology</w:t>
      </w:r>
      <w:r w:rsidRPr="009A0875">
        <w:rPr>
          <w:vertAlign w:val="superscript"/>
        </w:rPr>
        <w:t xml:space="preserve"> </w:t>
      </w:r>
      <w:r w:rsidRPr="009A0875">
        <w:t>Melbourne, Australia</w:t>
      </w:r>
    </w:p>
    <w:p w14:paraId="275BE164" w14:textId="06167246" w:rsidR="009A0875" w:rsidRDefault="004D38C0" w:rsidP="009A0875">
      <w:pPr>
        <w:spacing w:line="360" w:lineRule="auto"/>
        <w:jc w:val="both"/>
        <w:rPr>
          <w:rFonts w:cstheme="minorHAnsi"/>
          <w:iCs/>
        </w:rPr>
      </w:pPr>
      <w:r w:rsidRPr="009A0875">
        <w:rPr>
          <w:rFonts w:cstheme="minorHAnsi"/>
          <w:iCs/>
        </w:rPr>
        <w:t>On behalf of</w:t>
      </w:r>
      <w:r w:rsidR="0006239C" w:rsidRPr="009A0875">
        <w:rPr>
          <w:rFonts w:cstheme="minorHAnsi"/>
          <w:iCs/>
        </w:rPr>
        <w:t xml:space="preserve"> </w:t>
      </w:r>
      <w:r w:rsidR="00EA2EDE" w:rsidRPr="009A0875">
        <w:rPr>
          <w:rFonts w:cstheme="minorHAnsi"/>
          <w:iCs/>
        </w:rPr>
        <w:t xml:space="preserve">the </w:t>
      </w:r>
      <w:r w:rsidR="0006239C" w:rsidRPr="009A0875">
        <w:rPr>
          <w:rFonts w:cstheme="minorHAnsi"/>
          <w:iCs/>
        </w:rPr>
        <w:t>MICA</w:t>
      </w:r>
      <w:r w:rsidR="00EA2EDE" w:rsidRPr="009A0875">
        <w:rPr>
          <w:rFonts w:cstheme="minorHAnsi"/>
          <w:iCs/>
        </w:rPr>
        <w:t xml:space="preserve"> </w:t>
      </w:r>
      <w:r w:rsidR="003F0CE7" w:rsidRPr="009A0875">
        <w:rPr>
          <w:rFonts w:cstheme="minorHAnsi"/>
          <w:iCs/>
        </w:rPr>
        <w:t xml:space="preserve">II </w:t>
      </w:r>
      <w:r w:rsidR="00EA2EDE" w:rsidRPr="009A0875">
        <w:rPr>
          <w:rFonts w:cstheme="minorHAnsi"/>
          <w:iCs/>
        </w:rPr>
        <w:t>study</w:t>
      </w:r>
      <w:r w:rsidRPr="009A0875">
        <w:rPr>
          <w:rFonts w:cstheme="minorHAnsi"/>
          <w:iCs/>
        </w:rPr>
        <w:t xml:space="preserve"> group-</w:t>
      </w:r>
      <w:r w:rsidR="004868BF" w:rsidRPr="009A0875">
        <w:rPr>
          <w:rFonts w:cstheme="minorHAnsi"/>
          <w:iCs/>
        </w:rPr>
        <w:t>A</w:t>
      </w:r>
      <w:r w:rsidRPr="009A0875">
        <w:rPr>
          <w:rFonts w:cstheme="minorHAnsi"/>
          <w:iCs/>
        </w:rPr>
        <w:t>nna</w:t>
      </w:r>
      <w:r w:rsidR="004868BF" w:rsidRPr="009A0875">
        <w:rPr>
          <w:rFonts w:cstheme="minorHAnsi"/>
          <w:iCs/>
        </w:rPr>
        <w:t xml:space="preserve"> Freeman</w:t>
      </w:r>
      <w:r w:rsidR="00241FE1">
        <w:rPr>
          <w:rFonts w:cstheme="minorHAnsi"/>
          <w:iCs/>
        </w:rPr>
        <w:t xml:space="preserve"> and</w:t>
      </w:r>
      <w:r w:rsidRPr="009A0875">
        <w:rPr>
          <w:rFonts w:cstheme="minorHAnsi"/>
          <w:iCs/>
        </w:rPr>
        <w:t xml:space="preserve"> Hannah</w:t>
      </w:r>
      <w:r w:rsidR="004868BF" w:rsidRPr="009A0875">
        <w:rPr>
          <w:rFonts w:cstheme="minorHAnsi"/>
          <w:iCs/>
        </w:rPr>
        <w:t xml:space="preserve"> Burke</w:t>
      </w:r>
      <w:r w:rsidRPr="009A0875">
        <w:rPr>
          <w:rFonts w:cstheme="minorHAnsi"/>
          <w:iCs/>
        </w:rPr>
        <w:t xml:space="preserve"> </w:t>
      </w:r>
    </w:p>
    <w:p w14:paraId="660376E1" w14:textId="77777777" w:rsidR="00562843" w:rsidRPr="00BC049D" w:rsidRDefault="009A0875" w:rsidP="009A0875">
      <w:pPr>
        <w:spacing w:line="360" w:lineRule="auto"/>
        <w:jc w:val="both"/>
        <w:rPr>
          <w:rFonts w:cstheme="minorHAnsi"/>
          <w:b/>
          <w:bCs/>
          <w:iCs/>
        </w:rPr>
      </w:pPr>
      <w:r w:rsidRPr="00BC049D">
        <w:rPr>
          <w:rFonts w:cstheme="minorHAnsi"/>
          <w:b/>
          <w:bCs/>
          <w:iCs/>
        </w:rPr>
        <w:t>Corresponding author</w:t>
      </w:r>
    </w:p>
    <w:p w14:paraId="440FDC6E" w14:textId="5C3448F2" w:rsidR="00C41B45" w:rsidRPr="00BC049D" w:rsidRDefault="009A0875" w:rsidP="009A0875">
      <w:pPr>
        <w:spacing w:line="360" w:lineRule="auto"/>
        <w:jc w:val="both"/>
        <w:rPr>
          <w:rFonts w:cstheme="minorHAnsi"/>
          <w:iCs/>
        </w:rPr>
      </w:pPr>
      <w:r w:rsidRPr="00BC049D">
        <w:rPr>
          <w:rFonts w:cstheme="minorHAnsi"/>
          <w:iCs/>
        </w:rPr>
        <w:t>Kerry Day</w:t>
      </w:r>
    </w:p>
    <w:p w14:paraId="4D6DBEF4" w14:textId="77777777" w:rsidR="00C41B45" w:rsidRPr="00BC049D" w:rsidRDefault="00C41B45" w:rsidP="009A0875">
      <w:pPr>
        <w:spacing w:line="360" w:lineRule="auto"/>
        <w:jc w:val="both"/>
        <w:rPr>
          <w:rFonts w:cstheme="minorHAnsi"/>
          <w:iCs/>
        </w:rPr>
      </w:pPr>
      <w:r w:rsidRPr="00BC049D">
        <w:rPr>
          <w:rFonts w:cstheme="minorHAnsi"/>
          <w:iCs/>
        </w:rPr>
        <w:t>Mail point 810</w:t>
      </w:r>
    </w:p>
    <w:p w14:paraId="7E1A7FB7" w14:textId="5A517B1D" w:rsidR="00C41B45" w:rsidRPr="00BC049D" w:rsidRDefault="00C41B45" w:rsidP="009A0875">
      <w:pPr>
        <w:spacing w:line="360" w:lineRule="auto"/>
        <w:jc w:val="both"/>
        <w:rPr>
          <w:rFonts w:cstheme="minorHAnsi"/>
          <w:iCs/>
        </w:rPr>
      </w:pPr>
      <w:r w:rsidRPr="00BC049D">
        <w:rPr>
          <w:rFonts w:cstheme="minorHAnsi"/>
          <w:iCs/>
        </w:rPr>
        <w:t>LF81, South Academic Block</w:t>
      </w:r>
    </w:p>
    <w:p w14:paraId="02ECF8E8" w14:textId="0B70EDF2" w:rsidR="00C41B45" w:rsidRPr="00BC049D" w:rsidRDefault="00C41B45" w:rsidP="009A0875">
      <w:pPr>
        <w:spacing w:line="360" w:lineRule="auto"/>
        <w:jc w:val="both"/>
      </w:pPr>
      <w:r w:rsidRPr="00BC049D">
        <w:t>University Hospital Southampton</w:t>
      </w:r>
    </w:p>
    <w:p w14:paraId="06650B86" w14:textId="3A1464CC" w:rsidR="00C41B45" w:rsidRPr="00BC049D" w:rsidRDefault="00C41B45" w:rsidP="009A0875">
      <w:pPr>
        <w:spacing w:line="360" w:lineRule="auto"/>
        <w:jc w:val="both"/>
      </w:pPr>
      <w:r w:rsidRPr="00BC049D">
        <w:t>S</w:t>
      </w:r>
      <w:r w:rsidR="00562843" w:rsidRPr="00BC049D">
        <w:t>O</w:t>
      </w:r>
      <w:r w:rsidRPr="00BC049D">
        <w:t>16 6YD, Southampton</w:t>
      </w:r>
    </w:p>
    <w:p w14:paraId="6B8B49F3" w14:textId="5F82F093" w:rsidR="00C41B45" w:rsidRDefault="0017648E" w:rsidP="009A0875">
      <w:pPr>
        <w:spacing w:line="360" w:lineRule="auto"/>
        <w:jc w:val="both"/>
      </w:pPr>
      <w:hyperlink r:id="rId12" w:history="1">
        <w:r w:rsidR="00C41B45" w:rsidRPr="00BC049D">
          <w:rPr>
            <w:rStyle w:val="Hyperlink"/>
          </w:rPr>
          <w:t>Kg5n14@soton.ac.uk</w:t>
        </w:r>
      </w:hyperlink>
      <w:r w:rsidR="00C41B45">
        <w:t xml:space="preserve"> </w:t>
      </w:r>
    </w:p>
    <w:p w14:paraId="700B6796" w14:textId="77777777" w:rsidR="00E60416" w:rsidRDefault="00E60416" w:rsidP="009A0875">
      <w:pPr>
        <w:spacing w:line="360" w:lineRule="auto"/>
        <w:jc w:val="both"/>
      </w:pPr>
    </w:p>
    <w:p w14:paraId="1228E72E" w14:textId="77777777" w:rsidR="00E60416" w:rsidRDefault="00E60416" w:rsidP="009A0875">
      <w:pPr>
        <w:spacing w:line="360" w:lineRule="auto"/>
        <w:jc w:val="both"/>
        <w:rPr>
          <w:rFonts w:cstheme="minorHAnsi"/>
          <w:b/>
          <w:bCs/>
          <w:iCs/>
          <w:highlight w:val="yellow"/>
        </w:rPr>
      </w:pPr>
    </w:p>
    <w:p w14:paraId="13AC5879" w14:textId="5986599E" w:rsidR="00562843" w:rsidRPr="00BC049D" w:rsidRDefault="00562843" w:rsidP="00E60416">
      <w:pPr>
        <w:spacing w:line="360" w:lineRule="auto"/>
        <w:jc w:val="both"/>
        <w:rPr>
          <w:rFonts w:cstheme="minorHAnsi"/>
          <w:b/>
          <w:bCs/>
          <w:iCs/>
        </w:rPr>
      </w:pPr>
      <w:r w:rsidRPr="00BC049D">
        <w:rPr>
          <w:rFonts w:cstheme="minorHAnsi"/>
          <w:b/>
          <w:bCs/>
          <w:iCs/>
        </w:rPr>
        <w:lastRenderedPageBreak/>
        <w:t>Summary conflict of interest statements</w:t>
      </w:r>
    </w:p>
    <w:p w14:paraId="29A391CF" w14:textId="0C005B32" w:rsidR="00562843" w:rsidRPr="00BC049D" w:rsidRDefault="00562843" w:rsidP="00E60416">
      <w:pPr>
        <w:spacing w:line="360" w:lineRule="auto"/>
        <w:jc w:val="both"/>
        <w:rPr>
          <w:rFonts w:cstheme="minorHAnsi"/>
          <w:iCs/>
        </w:rPr>
      </w:pPr>
      <w:r w:rsidRPr="00BC049D">
        <w:rPr>
          <w:rFonts w:cstheme="minorHAnsi"/>
          <w:iCs/>
        </w:rPr>
        <w:t>KD, KJS, JC, TW</w:t>
      </w:r>
      <w:r w:rsidR="0042506A">
        <w:rPr>
          <w:rFonts w:cstheme="minorHAnsi"/>
          <w:iCs/>
        </w:rPr>
        <w:t>, AW, CMS and DC</w:t>
      </w:r>
      <w:r w:rsidRPr="00BC049D">
        <w:rPr>
          <w:rFonts w:cstheme="minorHAnsi"/>
          <w:iCs/>
        </w:rPr>
        <w:t xml:space="preserve"> report grants from Astrazeneca, during the conduct of the study. JC reports personal fees from Trudell Medical, outside the submitted work and TW reports personal fees and other from MyMHealth, grants from GSK, grants and personal fees from AstraZeneca, grants and personal fees from Synairgen, personal fees from BI, outside the submitted work. KO is a paid employee of Astrazeneca. Prof Thompson has nothing to disclose.</w:t>
      </w:r>
    </w:p>
    <w:p w14:paraId="0C4B3655" w14:textId="77777777" w:rsidR="00562843" w:rsidRPr="00BC049D" w:rsidRDefault="00562843" w:rsidP="00E60416">
      <w:pPr>
        <w:spacing w:line="360" w:lineRule="auto"/>
        <w:jc w:val="both"/>
        <w:rPr>
          <w:b/>
          <w:bCs/>
        </w:rPr>
      </w:pPr>
      <w:r w:rsidRPr="00BC049D">
        <w:rPr>
          <w:b/>
          <w:bCs/>
        </w:rPr>
        <w:t>Funding information</w:t>
      </w:r>
    </w:p>
    <w:p w14:paraId="6958A591" w14:textId="77777777" w:rsidR="00562843" w:rsidRPr="0042506A" w:rsidRDefault="00562843" w:rsidP="00E60416">
      <w:pPr>
        <w:spacing w:line="360" w:lineRule="auto"/>
        <w:jc w:val="both"/>
        <w:rPr>
          <w:rFonts w:cstheme="minorHAnsi"/>
        </w:rPr>
      </w:pPr>
      <w:r w:rsidRPr="0042506A">
        <w:rPr>
          <w:rFonts w:cstheme="minorHAnsi"/>
        </w:rPr>
        <w:t>The study was funded by AstraZeneca.</w:t>
      </w:r>
      <w:r w:rsidRPr="0042506A">
        <w:rPr>
          <w:rFonts w:cstheme="minorHAnsi"/>
          <w:lang w:val="en-US"/>
        </w:rPr>
        <w:t xml:space="preserve"> </w:t>
      </w:r>
      <w:r w:rsidRPr="00864B29">
        <w:rPr>
          <w:rFonts w:eastAsia="Times New Roman" w:cstheme="minorHAnsi"/>
          <w:bCs/>
        </w:rPr>
        <w:t>AstraZeneca reviewed the publication, without influencing the opinions of the authors, to ensure medical and scientific accuracy, and the protection of intellectual property. The corresponding author had access to all data in the study, and had the final responsibility for the decision to submit the manuscript for publication</w:t>
      </w:r>
    </w:p>
    <w:p w14:paraId="04CC9D0C" w14:textId="77777777" w:rsidR="00562843" w:rsidRPr="00BC049D" w:rsidRDefault="00562843" w:rsidP="00E60416">
      <w:pPr>
        <w:spacing w:line="360" w:lineRule="auto"/>
        <w:jc w:val="both"/>
        <w:rPr>
          <w:b/>
          <w:bCs/>
        </w:rPr>
      </w:pPr>
      <w:r w:rsidRPr="00BC049D">
        <w:rPr>
          <w:b/>
          <w:bCs/>
        </w:rPr>
        <w:t>Notation of prior abstract publication/presentation</w:t>
      </w:r>
    </w:p>
    <w:p w14:paraId="2D79675B" w14:textId="77777777" w:rsidR="00562843" w:rsidRDefault="00562843" w:rsidP="00E60416">
      <w:pPr>
        <w:spacing w:line="360" w:lineRule="auto"/>
        <w:jc w:val="both"/>
      </w:pPr>
      <w:r w:rsidRPr="00BC049D">
        <w:t>Preliminary data from this study was presented in abstract form at the ERS conference 2019, Madrid.</w:t>
      </w:r>
    </w:p>
    <w:p w14:paraId="6A73988B" w14:textId="77777777" w:rsidR="00562843" w:rsidRDefault="00562843" w:rsidP="00E60416">
      <w:pPr>
        <w:spacing w:line="360" w:lineRule="auto"/>
        <w:jc w:val="both"/>
      </w:pPr>
      <w:r>
        <w:br w:type="page"/>
      </w:r>
    </w:p>
    <w:p w14:paraId="733A3613" w14:textId="3ACFD84C" w:rsidR="00562843" w:rsidRDefault="00562843" w:rsidP="00562843">
      <w:pPr>
        <w:pStyle w:val="Heading1"/>
      </w:pPr>
      <w:bookmarkStart w:id="1" w:name="_Hlk42334890"/>
      <w:r w:rsidRPr="00562843">
        <w:lastRenderedPageBreak/>
        <w:t>Abbreviation list</w:t>
      </w:r>
    </w:p>
    <w:bookmarkEnd w:id="1"/>
    <w:p w14:paraId="52A99F0B" w14:textId="77777777" w:rsidR="00E60416" w:rsidRPr="00E60416" w:rsidRDefault="00E60416" w:rsidP="00E60416"/>
    <w:p w14:paraId="1B3967AC" w14:textId="77777777" w:rsidR="00562843" w:rsidRPr="00562843" w:rsidRDefault="00562843" w:rsidP="00562843">
      <w:pPr>
        <w:spacing w:line="360" w:lineRule="auto"/>
        <w:jc w:val="both"/>
      </w:pPr>
      <w:r w:rsidRPr="00562843">
        <w:t>BAL: Bronchoalveolar lavage</w:t>
      </w:r>
    </w:p>
    <w:p w14:paraId="044AF333" w14:textId="64F6DEE2" w:rsidR="00562843" w:rsidRPr="00562843" w:rsidRDefault="00562843" w:rsidP="00562843">
      <w:pPr>
        <w:spacing w:line="360" w:lineRule="auto"/>
        <w:jc w:val="both"/>
      </w:pPr>
      <w:bookmarkStart w:id="2" w:name="_Hlk41210897"/>
      <w:r w:rsidRPr="00562843">
        <w:t>BAL Neutrophil %: The average of the percentage of neutrophils from</w:t>
      </w:r>
      <w:r w:rsidR="00DD475D">
        <w:t xml:space="preserve"> the sampling of two lobes</w:t>
      </w:r>
      <w:r w:rsidR="007202BB">
        <w:t xml:space="preserve"> during bronchoscopy</w:t>
      </w:r>
      <w:r w:rsidR="00DD475D">
        <w:t xml:space="preserve"> </w:t>
      </w:r>
    </w:p>
    <w:bookmarkEnd w:id="2"/>
    <w:p w14:paraId="4A60AA78" w14:textId="77777777" w:rsidR="00562843" w:rsidRPr="00562843" w:rsidRDefault="00562843" w:rsidP="00562843">
      <w:pPr>
        <w:spacing w:line="360" w:lineRule="auto"/>
        <w:jc w:val="both"/>
      </w:pPr>
      <w:r w:rsidRPr="00562843">
        <w:t>CT: Computed Tomography</w:t>
      </w:r>
    </w:p>
    <w:p w14:paraId="1FE96AEF" w14:textId="77777777" w:rsidR="00562843" w:rsidRPr="00562843" w:rsidRDefault="00562843" w:rsidP="00562843">
      <w:pPr>
        <w:spacing w:line="360" w:lineRule="auto"/>
        <w:jc w:val="both"/>
      </w:pPr>
      <w:r w:rsidRPr="00562843">
        <w:t>FE: Frequent exacerbator subgroup</w:t>
      </w:r>
    </w:p>
    <w:p w14:paraId="58B80DCB" w14:textId="3588C119" w:rsidR="00562843" w:rsidRDefault="00562843" w:rsidP="00562843">
      <w:pPr>
        <w:spacing w:line="360" w:lineRule="auto"/>
        <w:jc w:val="both"/>
      </w:pPr>
      <w:r w:rsidRPr="00562843">
        <w:t>FOT: Forced Oscillation Technique</w:t>
      </w:r>
    </w:p>
    <w:p w14:paraId="5A64B971" w14:textId="1F7F0576" w:rsidR="00D94C16" w:rsidRPr="00562843" w:rsidRDefault="00D94C16" w:rsidP="00562843">
      <w:pPr>
        <w:spacing w:line="360" w:lineRule="auto"/>
        <w:jc w:val="both"/>
      </w:pPr>
      <w:r>
        <w:t xml:space="preserve">ICS: Inhaled </w:t>
      </w:r>
      <w:r w:rsidR="00C60631">
        <w:t>C</w:t>
      </w:r>
      <w:r>
        <w:t xml:space="preserve">orticosteroids </w:t>
      </w:r>
    </w:p>
    <w:p w14:paraId="27F5FCB7" w14:textId="22A88528" w:rsidR="00562843" w:rsidRPr="00562843" w:rsidRDefault="00562843" w:rsidP="00562843">
      <w:pPr>
        <w:spacing w:line="360" w:lineRule="auto"/>
        <w:jc w:val="both"/>
      </w:pPr>
      <w:r w:rsidRPr="00562843">
        <w:t>I</w:t>
      </w:r>
      <w:r w:rsidR="00761801">
        <w:t>F</w:t>
      </w:r>
      <w:r w:rsidRPr="00562843">
        <w:t>E: Infrequent exacerbator subgroup</w:t>
      </w:r>
    </w:p>
    <w:p w14:paraId="22ECB566" w14:textId="77777777" w:rsidR="00562843" w:rsidRPr="00562843" w:rsidRDefault="00562843" w:rsidP="00562843">
      <w:pPr>
        <w:spacing w:line="360" w:lineRule="auto"/>
        <w:jc w:val="both"/>
      </w:pPr>
      <w:r w:rsidRPr="00562843">
        <w:t>%LAA: Percentage Low Attenuation Area &lt;-950HU</w:t>
      </w:r>
    </w:p>
    <w:p w14:paraId="6DF7D761" w14:textId="77777777" w:rsidR="00562843" w:rsidRPr="00562843" w:rsidRDefault="00562843" w:rsidP="00562843">
      <w:pPr>
        <w:spacing w:line="360" w:lineRule="auto"/>
        <w:jc w:val="both"/>
      </w:pPr>
      <w:r w:rsidRPr="00562843">
        <w:t>MBNW: Multiple Breath Nitrogen Washout</w:t>
      </w:r>
    </w:p>
    <w:p w14:paraId="580E8F76" w14:textId="77777777" w:rsidR="00562843" w:rsidRPr="00562843" w:rsidRDefault="00562843" w:rsidP="00562843">
      <w:pPr>
        <w:spacing w:line="360" w:lineRule="auto"/>
        <w:jc w:val="both"/>
      </w:pPr>
      <w:r w:rsidRPr="00562843">
        <w:t>MLD E/I: The ratio of the Mean Lung Density (MLD) of expiration to inspiration (MLD E/I)</w:t>
      </w:r>
    </w:p>
    <w:p w14:paraId="41A27902" w14:textId="77777777" w:rsidR="00562843" w:rsidRPr="00562843" w:rsidRDefault="00562843" w:rsidP="00562843">
      <w:pPr>
        <w:spacing w:line="360" w:lineRule="auto"/>
        <w:jc w:val="both"/>
      </w:pPr>
      <w:r w:rsidRPr="00562843">
        <w:t xml:space="preserve">RV/TLC: The ratio of residual volume to total lung capacity </w:t>
      </w:r>
    </w:p>
    <w:p w14:paraId="11092516" w14:textId="77777777" w:rsidR="00562843" w:rsidRPr="00562843" w:rsidRDefault="00562843" w:rsidP="00562843">
      <w:pPr>
        <w:spacing w:line="360" w:lineRule="auto"/>
        <w:jc w:val="both"/>
      </w:pPr>
      <w:r w:rsidRPr="00562843">
        <w:t>S</w:t>
      </w:r>
      <w:r w:rsidRPr="00864B29">
        <w:rPr>
          <w:vertAlign w:val="subscript"/>
        </w:rPr>
        <w:t>acin</w:t>
      </w:r>
      <w:r w:rsidRPr="00562843">
        <w:t>: Acinar ventilation heterogeneity</w:t>
      </w:r>
    </w:p>
    <w:p w14:paraId="26E06AED" w14:textId="77777777" w:rsidR="00562843" w:rsidRPr="00562843" w:rsidRDefault="00562843" w:rsidP="00562843">
      <w:pPr>
        <w:spacing w:line="360" w:lineRule="auto"/>
        <w:jc w:val="both"/>
      </w:pPr>
      <w:r w:rsidRPr="00562843">
        <w:t>SAD: Small Airways Disease</w:t>
      </w:r>
    </w:p>
    <w:p w14:paraId="5E74AE61" w14:textId="0A72C6D7" w:rsidR="00C91E68" w:rsidRPr="00562843" w:rsidRDefault="00562843" w:rsidP="00562843">
      <w:pPr>
        <w:spacing w:line="360" w:lineRule="auto"/>
        <w:jc w:val="both"/>
        <w:rPr>
          <w:b/>
          <w:bCs/>
        </w:rPr>
      </w:pPr>
      <w:r w:rsidRPr="00562843">
        <w:t>TLCO: Transfer factor for carbon monoxide</w:t>
      </w:r>
      <w:r w:rsidR="00C91E68" w:rsidRPr="00562843">
        <w:rPr>
          <w:b/>
          <w:bCs/>
        </w:rPr>
        <w:br w:type="page"/>
      </w:r>
    </w:p>
    <w:p w14:paraId="68D41AB6" w14:textId="4D3DFF37" w:rsidR="002A1DCD" w:rsidRDefault="001C4339" w:rsidP="009A0875">
      <w:pPr>
        <w:pStyle w:val="Heading1"/>
        <w:spacing w:line="360" w:lineRule="auto"/>
        <w:jc w:val="both"/>
      </w:pPr>
      <w:r>
        <w:t>Abstract</w:t>
      </w:r>
    </w:p>
    <w:p w14:paraId="4C549B42" w14:textId="77777777" w:rsidR="007602FA" w:rsidRDefault="001A64FA" w:rsidP="009A0875">
      <w:pPr>
        <w:spacing w:line="360" w:lineRule="auto"/>
        <w:jc w:val="both"/>
      </w:pPr>
      <w:bookmarkStart w:id="3" w:name="_GoBack"/>
      <w:r w:rsidRPr="00324666">
        <w:rPr>
          <w:b/>
        </w:rPr>
        <w:t>Background</w:t>
      </w:r>
    </w:p>
    <w:p w14:paraId="2C11B061" w14:textId="76BE0A1F" w:rsidR="001A64FA" w:rsidRDefault="000F2436" w:rsidP="009A0875">
      <w:pPr>
        <w:spacing w:line="360" w:lineRule="auto"/>
        <w:jc w:val="both"/>
      </w:pPr>
      <w:r>
        <w:t xml:space="preserve">Small airways disease (SAD) is </w:t>
      </w:r>
      <w:r w:rsidR="00D91FBF">
        <w:t xml:space="preserve">a key component </w:t>
      </w:r>
      <w:r>
        <w:t>of COPD</w:t>
      </w:r>
      <w:r w:rsidR="00C93B20">
        <w:t xml:space="preserve"> and is a </w:t>
      </w:r>
      <w:r w:rsidR="001E0E39">
        <w:t xml:space="preserve">main </w:t>
      </w:r>
      <w:r w:rsidR="00C93B20">
        <w:t>contributing factor to lung function decline.</w:t>
      </w:r>
      <w:r w:rsidR="00D9553B">
        <w:t xml:space="preserve"> </w:t>
      </w:r>
    </w:p>
    <w:p w14:paraId="732DE795" w14:textId="77777777" w:rsidR="007602FA" w:rsidRDefault="00C41B45" w:rsidP="009A0875">
      <w:pPr>
        <w:spacing w:line="360" w:lineRule="auto"/>
        <w:jc w:val="both"/>
        <w:rPr>
          <w:b/>
          <w:bCs/>
        </w:rPr>
      </w:pPr>
      <w:r w:rsidRPr="00BC049D">
        <w:rPr>
          <w:b/>
          <w:bCs/>
        </w:rPr>
        <w:t>Research Question</w:t>
      </w:r>
    </w:p>
    <w:p w14:paraId="5610F3A2" w14:textId="4DD24959" w:rsidR="00C41B45" w:rsidRPr="00C41B45" w:rsidRDefault="00562843" w:rsidP="009A0875">
      <w:pPr>
        <w:spacing w:line="360" w:lineRule="auto"/>
        <w:jc w:val="both"/>
        <w:rPr>
          <w:b/>
          <w:bCs/>
        </w:rPr>
      </w:pPr>
      <w:r w:rsidRPr="00BC049D">
        <w:t>Is small airways disease a key feature of frequent COPD exacerbators and is this related to airway inflammation?</w:t>
      </w:r>
    </w:p>
    <w:p w14:paraId="55234FF6" w14:textId="749807EF" w:rsidR="007602FA" w:rsidRDefault="00C41B45" w:rsidP="009A0875">
      <w:pPr>
        <w:spacing w:line="360" w:lineRule="auto"/>
        <w:jc w:val="both"/>
      </w:pPr>
      <w:r>
        <w:rPr>
          <w:b/>
        </w:rPr>
        <w:t xml:space="preserve">Study </w:t>
      </w:r>
      <w:r w:rsidR="00C62C49">
        <w:rPr>
          <w:b/>
        </w:rPr>
        <w:t>D</w:t>
      </w:r>
      <w:r>
        <w:rPr>
          <w:b/>
        </w:rPr>
        <w:t xml:space="preserve">esign and </w:t>
      </w:r>
      <w:r w:rsidR="007602FA">
        <w:rPr>
          <w:b/>
        </w:rPr>
        <w:t>M</w:t>
      </w:r>
      <w:r w:rsidR="001A64FA" w:rsidRPr="00324666">
        <w:rPr>
          <w:b/>
        </w:rPr>
        <w:t>eth</w:t>
      </w:r>
      <w:r w:rsidR="001A64FA" w:rsidRPr="00780DC6">
        <w:rPr>
          <w:b/>
        </w:rPr>
        <w:t>ods</w:t>
      </w:r>
    </w:p>
    <w:p w14:paraId="3DA84CA2" w14:textId="5CDF0672" w:rsidR="001A64FA" w:rsidRDefault="008F7A17" w:rsidP="009A0875">
      <w:pPr>
        <w:spacing w:line="360" w:lineRule="auto"/>
        <w:jc w:val="both"/>
      </w:pPr>
      <w:r>
        <w:t>Thirty nine</w:t>
      </w:r>
      <w:r w:rsidR="00004091" w:rsidRPr="00780DC6">
        <w:t xml:space="preserve"> </w:t>
      </w:r>
      <w:r w:rsidR="003B11DC" w:rsidRPr="00780DC6">
        <w:t>COPD subjects</w:t>
      </w:r>
      <w:r w:rsidR="003B11DC">
        <w:t xml:space="preserve"> defined as </w:t>
      </w:r>
      <w:r w:rsidR="003B11DC" w:rsidRPr="00075E8E">
        <w:t xml:space="preserve">either </w:t>
      </w:r>
      <w:r w:rsidR="004E60BE">
        <w:t>f</w:t>
      </w:r>
      <w:r w:rsidR="00B00937">
        <w:t xml:space="preserve">requent </w:t>
      </w:r>
      <w:r w:rsidR="004E60BE">
        <w:t>e</w:t>
      </w:r>
      <w:r w:rsidR="00B00937">
        <w:t>xacerbators</w:t>
      </w:r>
      <w:r w:rsidR="003B11DC" w:rsidRPr="00075E8E">
        <w:t xml:space="preserve"> (</w:t>
      </w:r>
      <w:r w:rsidR="003B11DC">
        <w:t xml:space="preserve"> </w:t>
      </w:r>
      <w:r w:rsidR="003B11DC">
        <w:rPr>
          <w:rFonts w:cstheme="minorHAnsi"/>
        </w:rPr>
        <w:t>≥</w:t>
      </w:r>
      <w:r w:rsidR="003B11DC" w:rsidRPr="00075E8E">
        <w:t xml:space="preserve"> 2 </w:t>
      </w:r>
      <w:r w:rsidR="003B11DC">
        <w:t xml:space="preserve">exacerbations </w:t>
      </w:r>
      <w:r w:rsidR="003B11DC" w:rsidRPr="00075E8E">
        <w:t>per year</w:t>
      </w:r>
      <w:r w:rsidR="003B11DC">
        <w:t xml:space="preserve">, </w:t>
      </w:r>
      <w:r w:rsidR="00FE76E2">
        <w:t xml:space="preserve">n = </w:t>
      </w:r>
      <w:r w:rsidR="003B11DC">
        <w:t>1</w:t>
      </w:r>
      <w:r w:rsidR="00780DC6">
        <w:t>7</w:t>
      </w:r>
      <w:r w:rsidR="003B11DC" w:rsidRPr="00075E8E">
        <w:t xml:space="preserve">) and </w:t>
      </w:r>
      <w:r w:rsidR="004E60BE">
        <w:t xml:space="preserve">infrequent exacerbators </w:t>
      </w:r>
      <w:r w:rsidR="003B11DC" w:rsidRPr="00075E8E">
        <w:t xml:space="preserve">(≤1 </w:t>
      </w:r>
      <w:r w:rsidR="003B11DC">
        <w:t xml:space="preserve">exacerbation </w:t>
      </w:r>
      <w:r w:rsidR="003B11DC" w:rsidRPr="00075E8E">
        <w:t>per year</w:t>
      </w:r>
      <w:r w:rsidR="003B11DC">
        <w:t xml:space="preserve">, </w:t>
      </w:r>
      <w:r w:rsidR="00FE76E2">
        <w:t xml:space="preserve">n = </w:t>
      </w:r>
      <w:r w:rsidR="00A63474">
        <w:t>22</w:t>
      </w:r>
      <w:r w:rsidR="003B11DC" w:rsidRPr="00075E8E">
        <w:t>)</w:t>
      </w:r>
      <w:r w:rsidR="003B11DC">
        <w:t xml:space="preserve"> underwent Forced Oscillation Technique (R5-R19, AX), multiple breath nitrogen washout (</w:t>
      </w:r>
      <w:r w:rsidR="001D26BF">
        <w:t>S</w:t>
      </w:r>
      <w:r w:rsidR="001D26BF" w:rsidRPr="001D26BF">
        <w:rPr>
          <w:vertAlign w:val="subscript"/>
        </w:rPr>
        <w:t>cond</w:t>
      </w:r>
      <w:r w:rsidR="001D26BF">
        <w:t xml:space="preserve">, </w:t>
      </w:r>
      <w:r w:rsidR="003B11DC">
        <w:t>S</w:t>
      </w:r>
      <w:r w:rsidR="003B11DC" w:rsidRPr="006F6E5E">
        <w:rPr>
          <w:vertAlign w:val="subscript"/>
        </w:rPr>
        <w:t>acin</w:t>
      </w:r>
      <w:r w:rsidR="003B11DC">
        <w:t xml:space="preserve">), plethysmography (RV/TLC), </w:t>
      </w:r>
      <w:r w:rsidR="009A0875">
        <w:t>single breath transfer factor (</w:t>
      </w:r>
      <w:r w:rsidR="008020B9">
        <w:t>TLCO</w:t>
      </w:r>
      <w:r w:rsidR="009A0875">
        <w:t>)</w:t>
      </w:r>
      <w:r w:rsidR="008020B9">
        <w:t xml:space="preserve">, </w:t>
      </w:r>
      <w:r w:rsidR="003B11DC">
        <w:t>spirometry (FEV</w:t>
      </w:r>
      <w:r w:rsidR="003B11DC" w:rsidRPr="006F6E5E">
        <w:rPr>
          <w:vertAlign w:val="subscript"/>
        </w:rPr>
        <w:t>1</w:t>
      </w:r>
      <w:r w:rsidR="003B11DC">
        <w:t>%</w:t>
      </w:r>
      <w:r w:rsidR="00DF1643">
        <w:t>, FEV</w:t>
      </w:r>
      <w:r w:rsidR="00DF1643" w:rsidRPr="00DF1643">
        <w:rPr>
          <w:vertAlign w:val="subscript"/>
        </w:rPr>
        <w:t>1</w:t>
      </w:r>
      <w:r w:rsidR="00DF1643">
        <w:t>/FVC</w:t>
      </w:r>
      <w:r w:rsidR="003B11DC" w:rsidRPr="00EA7B76">
        <w:t>)</w:t>
      </w:r>
      <w:r w:rsidR="006C3868">
        <w:t xml:space="preserve"> and</w:t>
      </w:r>
      <w:r w:rsidR="003B11DC">
        <w:rPr>
          <w:vertAlign w:val="subscript"/>
        </w:rPr>
        <w:t xml:space="preserve"> </w:t>
      </w:r>
      <w:r w:rsidR="003B11DC">
        <w:t xml:space="preserve">paired </w:t>
      </w:r>
      <w:r w:rsidR="00DB345D">
        <w:t xml:space="preserve">inspiratory – expiratory </w:t>
      </w:r>
      <w:r w:rsidR="003B11DC">
        <w:t xml:space="preserve">CT scans </w:t>
      </w:r>
      <w:r w:rsidR="004F3987">
        <w:t xml:space="preserve"> to ascertain small airways disease</w:t>
      </w:r>
      <w:r w:rsidR="00DB345D">
        <w:t>. A</w:t>
      </w:r>
      <w:r w:rsidR="008020B9">
        <w:t xml:space="preserve"> subpopulation </w:t>
      </w:r>
      <w:r w:rsidR="00DB345D">
        <w:t xml:space="preserve">underwent </w:t>
      </w:r>
      <w:r w:rsidR="003B11DC">
        <w:t xml:space="preserve">bronchoscopy </w:t>
      </w:r>
      <w:r w:rsidR="00DB345D">
        <w:t xml:space="preserve">to enable enumeration of </w:t>
      </w:r>
      <w:r w:rsidR="005F7691">
        <w:t>BAL</w:t>
      </w:r>
      <w:r w:rsidR="003B11DC">
        <w:t xml:space="preserve"> </w:t>
      </w:r>
      <w:r w:rsidR="00ED340C">
        <w:t xml:space="preserve">cell </w:t>
      </w:r>
      <w:r w:rsidR="00DB345D">
        <w:t>proportions</w:t>
      </w:r>
      <w:r w:rsidR="00ED340C">
        <w:t>.</w:t>
      </w:r>
    </w:p>
    <w:p w14:paraId="7C6B3C68" w14:textId="77777777" w:rsidR="007602FA" w:rsidRDefault="001A64FA" w:rsidP="009A0875">
      <w:pPr>
        <w:spacing w:line="360" w:lineRule="auto"/>
        <w:jc w:val="both"/>
      </w:pPr>
      <w:r w:rsidRPr="004868BF">
        <w:rPr>
          <w:b/>
        </w:rPr>
        <w:t>Results</w:t>
      </w:r>
    </w:p>
    <w:p w14:paraId="22B60961" w14:textId="39E9E396" w:rsidR="006C3868" w:rsidRDefault="003F0CE7" w:rsidP="009A0875">
      <w:pPr>
        <w:spacing w:line="360" w:lineRule="auto"/>
        <w:jc w:val="both"/>
      </w:pPr>
      <w:r w:rsidRPr="00E22D5E">
        <w:t>Acinar</w:t>
      </w:r>
      <w:r w:rsidRPr="00F47599">
        <w:t xml:space="preserve"> ventilation heterogeneity</w:t>
      </w:r>
      <w:r>
        <w:t xml:space="preserve"> (S</w:t>
      </w:r>
      <w:r w:rsidRPr="00F47599">
        <w:rPr>
          <w:vertAlign w:val="subscript"/>
        </w:rPr>
        <w:t>acin</w:t>
      </w:r>
      <w:r>
        <w:t xml:space="preserve">) was </w:t>
      </w:r>
      <w:r w:rsidRPr="008A7B88">
        <w:t>significantly higher in</w:t>
      </w:r>
      <w:r>
        <w:t xml:space="preserve"> </w:t>
      </w:r>
      <w:r w:rsidR="00DB345D">
        <w:t xml:space="preserve">COPD FE </w:t>
      </w:r>
      <w:r>
        <w:t xml:space="preserve">compared to </w:t>
      </w:r>
      <w:r w:rsidR="00DB345D">
        <w:t>IE</w:t>
      </w:r>
      <w:r>
        <w:t xml:space="preserve"> </w:t>
      </w:r>
      <w:r w:rsidRPr="008A7B88">
        <w:t>(</w:t>
      </w:r>
      <w:r w:rsidR="00FE76E2" w:rsidRPr="00735A7D">
        <w:rPr>
          <w:i/>
          <w:iCs/>
        </w:rPr>
        <w:t>P</w:t>
      </w:r>
      <w:r w:rsidR="00533816">
        <w:rPr>
          <w:i/>
          <w:iCs/>
        </w:rPr>
        <w:t xml:space="preserve"> </w:t>
      </w:r>
      <w:r w:rsidRPr="008A7B88">
        <w:t>=</w:t>
      </w:r>
      <w:r w:rsidR="00533816">
        <w:t xml:space="preserve"> </w:t>
      </w:r>
      <w:r w:rsidRPr="008A7B88">
        <w:t>.0</w:t>
      </w:r>
      <w:r>
        <w:t>2</w:t>
      </w:r>
      <w:r w:rsidRPr="008A7B88">
        <w:t>7)</w:t>
      </w:r>
      <w:r>
        <w:t xml:space="preserve">. </w:t>
      </w:r>
      <w:r w:rsidR="000828B8">
        <w:t xml:space="preserve">In </w:t>
      </w:r>
      <w:r w:rsidR="00DB345D">
        <w:t>the FE group</w:t>
      </w:r>
      <w:r w:rsidR="000828B8">
        <w:t xml:space="preserve">, markers of SAD were strongly associated with BAL neutrophil </w:t>
      </w:r>
      <w:r w:rsidR="000828B8" w:rsidRPr="00E22D5E">
        <w:t>proportions, R5-R19 (</w:t>
      </w:r>
      <w:r w:rsidR="00FE76E2" w:rsidRPr="00822C0A">
        <w:rPr>
          <w:i/>
          <w:iCs/>
        </w:rPr>
        <w:t>P</w:t>
      </w:r>
      <w:r w:rsidR="00FE76E2" w:rsidRPr="00FE76E2">
        <w:t xml:space="preserve"> = </w:t>
      </w:r>
      <w:r w:rsidR="000828B8" w:rsidRPr="00E22D5E">
        <w:t xml:space="preserve">.001, </w:t>
      </w:r>
      <w:r w:rsidR="00FE76E2" w:rsidRPr="00FE76E2">
        <w:t xml:space="preserve">r = </w:t>
      </w:r>
      <w:r w:rsidR="000828B8" w:rsidRPr="00E22D5E">
        <w:t>0.795), AX (</w:t>
      </w:r>
      <w:r w:rsidR="00FE76E2" w:rsidRPr="00FE76E2">
        <w:rPr>
          <w:i/>
          <w:iCs/>
        </w:rPr>
        <w:t xml:space="preserve">P </w:t>
      </w:r>
      <w:r w:rsidR="00FE76E2" w:rsidRPr="00FE76E2">
        <w:t xml:space="preserve">= </w:t>
      </w:r>
      <w:r w:rsidR="000828B8" w:rsidRPr="00E22D5E">
        <w:t>.049, rho</w:t>
      </w:r>
      <w:r w:rsidR="00533816">
        <w:t xml:space="preserve"> </w:t>
      </w:r>
      <w:r w:rsidR="000828B8" w:rsidRPr="00E22D5E">
        <w:t>=</w:t>
      </w:r>
      <w:r w:rsidR="00533816">
        <w:t xml:space="preserve"> </w:t>
      </w:r>
      <w:r w:rsidR="000828B8" w:rsidRPr="00E22D5E">
        <w:t>0.560), RV/TLC (</w:t>
      </w:r>
      <w:r w:rsidR="00FE76E2" w:rsidRPr="00FE76E2">
        <w:rPr>
          <w:i/>
          <w:iCs/>
        </w:rPr>
        <w:t xml:space="preserve">P </w:t>
      </w:r>
      <w:r w:rsidR="00FE76E2" w:rsidRPr="00FE76E2">
        <w:t xml:space="preserve">= </w:t>
      </w:r>
      <w:r w:rsidR="000828B8" w:rsidRPr="00E22D5E">
        <w:t xml:space="preserve">.004, </w:t>
      </w:r>
      <w:r w:rsidR="00FE76E2" w:rsidRPr="00FE76E2">
        <w:t xml:space="preserve">r = </w:t>
      </w:r>
      <w:r w:rsidR="000828B8" w:rsidRPr="00E22D5E">
        <w:t xml:space="preserve">0.730) and </w:t>
      </w:r>
      <w:r w:rsidR="00DB345D">
        <w:t>the mean lung density of the paired CT scans</w:t>
      </w:r>
      <w:r w:rsidR="000828B8" w:rsidRPr="00E22D5E">
        <w:t xml:space="preserve"> (</w:t>
      </w:r>
      <w:r w:rsidR="00FE76E2" w:rsidRPr="00822C0A">
        <w:rPr>
          <w:i/>
          <w:iCs/>
        </w:rPr>
        <w:t xml:space="preserve">P </w:t>
      </w:r>
      <w:r w:rsidR="00FE76E2" w:rsidRPr="00FE76E2">
        <w:t xml:space="preserve">= </w:t>
      </w:r>
      <w:r w:rsidR="000828B8" w:rsidRPr="00E22D5E">
        <w:t xml:space="preserve">.018, </w:t>
      </w:r>
      <w:r w:rsidR="00FE76E2" w:rsidRPr="00FE76E2">
        <w:t xml:space="preserve">r = </w:t>
      </w:r>
      <w:r w:rsidR="000828B8" w:rsidRPr="00E22D5E">
        <w:t xml:space="preserve">0.639). </w:t>
      </w:r>
    </w:p>
    <w:p w14:paraId="2EB1AAED" w14:textId="77777777" w:rsidR="00C62C49" w:rsidRDefault="00C41B45" w:rsidP="008E4738">
      <w:pPr>
        <w:spacing w:line="360" w:lineRule="auto"/>
        <w:jc w:val="both"/>
        <w:rPr>
          <w:b/>
        </w:rPr>
      </w:pPr>
      <w:r w:rsidRPr="00BC049D">
        <w:rPr>
          <w:b/>
        </w:rPr>
        <w:t>Interpretation</w:t>
      </w:r>
    </w:p>
    <w:p w14:paraId="4ABBB060" w14:textId="6F9D9D4B" w:rsidR="007602FA" w:rsidRDefault="003F0CE7" w:rsidP="008E4738">
      <w:pPr>
        <w:spacing w:line="360" w:lineRule="auto"/>
        <w:jc w:val="both"/>
      </w:pPr>
      <w:r w:rsidRPr="00BC049D">
        <w:t>Increased</w:t>
      </w:r>
      <w:r>
        <w:t xml:space="preserve"> </w:t>
      </w:r>
      <w:r w:rsidR="00C91E68">
        <w:t xml:space="preserve">acinar </w:t>
      </w:r>
      <w:r>
        <w:t xml:space="preserve">ventilation heterogeneity may be a consequence of previous exacerbations or highlight a group of patients prone to exacerbations. </w:t>
      </w:r>
      <w:r w:rsidR="00321AFE">
        <w:t>M</w:t>
      </w:r>
      <w:r w:rsidR="002078E5">
        <w:t xml:space="preserve">easures </w:t>
      </w:r>
      <w:r w:rsidR="004F3987">
        <w:t xml:space="preserve">of SAD </w:t>
      </w:r>
      <w:r w:rsidR="00C91E68">
        <w:t xml:space="preserve">were </w:t>
      </w:r>
      <w:r w:rsidR="00AE3ED0">
        <w:t xml:space="preserve">strongly </w:t>
      </w:r>
      <w:r w:rsidR="006C3868">
        <w:t xml:space="preserve">associated with </w:t>
      </w:r>
      <w:r w:rsidR="004B630B">
        <w:t>neutrophilic inflammation in the</w:t>
      </w:r>
      <w:r w:rsidR="002078E5">
        <w:t xml:space="preserve"> small airways</w:t>
      </w:r>
      <w:r w:rsidR="00AE3ED0">
        <w:t xml:space="preserve"> of </w:t>
      </w:r>
      <w:r w:rsidR="00C91E68">
        <w:t>FE</w:t>
      </w:r>
      <w:bookmarkStart w:id="4" w:name="_Hlk26533687"/>
      <w:r w:rsidR="009A198D">
        <w:t xml:space="preserve"> supporting the</w:t>
      </w:r>
      <w:r w:rsidR="009E566C" w:rsidRPr="009E566C">
        <w:t xml:space="preserve"> hypothesis that</w:t>
      </w:r>
      <w:r w:rsidR="009D3450">
        <w:t xml:space="preserve"> </w:t>
      </w:r>
      <w:r w:rsidR="009E566C" w:rsidRPr="009E566C">
        <w:t xml:space="preserve">frequent exacerbations are </w:t>
      </w:r>
      <w:r w:rsidR="009A198D">
        <w:t xml:space="preserve">associated with </w:t>
      </w:r>
      <w:r w:rsidR="009E566C" w:rsidRPr="009E566C">
        <w:t xml:space="preserve">small airway disease related to increased </w:t>
      </w:r>
      <w:r w:rsidR="009A198D">
        <w:t>cellular inflammation</w:t>
      </w:r>
      <w:r w:rsidR="009E566C" w:rsidRPr="009E566C">
        <w:t>.</w:t>
      </w:r>
      <w:bookmarkEnd w:id="3"/>
      <w:r w:rsidR="009E566C" w:rsidRPr="009E566C">
        <w:t xml:space="preserve"> </w:t>
      </w:r>
    </w:p>
    <w:p w14:paraId="36B77E75" w14:textId="79234340" w:rsidR="001C4339" w:rsidRPr="00822C0A" w:rsidRDefault="007602FA" w:rsidP="008E4738">
      <w:pPr>
        <w:spacing w:line="360" w:lineRule="auto"/>
        <w:jc w:val="both"/>
        <w:rPr>
          <w:rFonts w:cstheme="minorHAnsi"/>
          <w:b/>
          <w:bCs/>
        </w:rPr>
      </w:pPr>
      <w:r w:rsidRPr="00822C0A">
        <w:rPr>
          <w:b/>
          <w:bCs/>
        </w:rPr>
        <w:t>Keywords</w:t>
      </w:r>
      <w:r w:rsidR="00A46E4B">
        <w:rPr>
          <w:b/>
          <w:bCs/>
        </w:rPr>
        <w:t xml:space="preserve">: </w:t>
      </w:r>
      <w:r w:rsidR="00515E8C">
        <w:rPr>
          <w:b/>
          <w:bCs/>
        </w:rPr>
        <w:t>Small airways, COPD, exacerbation, inflammation</w:t>
      </w:r>
      <w:bookmarkEnd w:id="4"/>
      <w:r w:rsidR="001C4339" w:rsidRPr="00822C0A">
        <w:rPr>
          <w:b/>
          <w:bCs/>
        </w:rPr>
        <w:br w:type="page"/>
      </w:r>
    </w:p>
    <w:p w14:paraId="35195455" w14:textId="224E1157" w:rsidR="005254E9" w:rsidRDefault="00E73E4F" w:rsidP="009A0875">
      <w:pPr>
        <w:spacing w:line="360" w:lineRule="auto"/>
        <w:jc w:val="both"/>
      </w:pPr>
      <w:r>
        <w:t>Chronic Obstructive P</w:t>
      </w:r>
      <w:r w:rsidR="0092371D">
        <w:t xml:space="preserve">ulmonary </w:t>
      </w:r>
      <w:r>
        <w:t>D</w:t>
      </w:r>
      <w:r w:rsidR="0092371D">
        <w:t>isease (COPD)</w:t>
      </w:r>
      <w:r>
        <w:t xml:space="preserve"> is a heterogenous disease </w:t>
      </w:r>
      <w:r w:rsidR="0092371D">
        <w:t xml:space="preserve">of the lungs that </w:t>
      </w:r>
      <w:r>
        <w:t>can comprise of different pathophysiological entities, including emphysema, chronic bronchitis and Small Airways Disease (SAD)</w:t>
      </w:r>
      <w:r>
        <w:fldChar w:fldCharType="begin">
          <w:fldData xml:space="preserve">PEVuZE5vdGU+PENpdGU+PEF1dGhvcj5Wb2dlbG1laWVyPC9BdXRob3I+PFllYXI+MjAxNzwvWWVh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=
</w:fldData>
        </w:fldChar>
      </w:r>
      <w:r w:rsidR="00B775ED">
        <w:instrText xml:space="preserve"> ADDIN EN.CITE </w:instrText>
      </w:r>
      <w:r w:rsidR="00B775ED">
        <w:fldChar w:fldCharType="begin">
          <w:fldData xml:space="preserve">PEVuZE5vdGU+PENpdGU+PEF1dGhvcj5Wb2dlbG1laWVyPC9BdXRob3I+PFllYXI+MjAxNzwvWWVh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=
</w:fldData>
        </w:fldChar>
      </w:r>
      <w:r w:rsidR="00B775ED">
        <w:instrText xml:space="preserve"> ADDIN EN.CITE.DATA </w:instrText>
      </w:r>
      <w:r w:rsidR="00B775ED">
        <w:fldChar w:fldCharType="end"/>
      </w:r>
      <w:r>
        <w:fldChar w:fldCharType="separate"/>
      </w:r>
      <w:r w:rsidR="00B775ED" w:rsidRPr="00B775ED">
        <w:rPr>
          <w:noProof/>
          <w:vertAlign w:val="superscript"/>
        </w:rPr>
        <w:t>1,2</w:t>
      </w:r>
      <w:r>
        <w:fldChar w:fldCharType="end"/>
      </w:r>
      <w:r>
        <w:t>. COPD is also associated with chronic inflammation and this</w:t>
      </w:r>
      <w:r w:rsidR="00864B29">
        <w:t xml:space="preserve"> </w:t>
      </w:r>
      <w:r w:rsidR="0003457F">
        <w:t>ongoing inflammation may result in</w:t>
      </w:r>
      <w:r w:rsidR="005136EF">
        <w:t xml:space="preserve"> airway </w:t>
      </w:r>
      <w:r w:rsidR="0003457F">
        <w:t>remodelling and excessive mucus plugging within the small airways</w:t>
      </w:r>
      <w:r w:rsidR="005136EF">
        <w:t xml:space="preserve"> (those defined as &lt;</w:t>
      </w:r>
      <w:r w:rsidR="00B039D7">
        <w:t xml:space="preserve"> </w:t>
      </w:r>
      <w:r w:rsidR="005136EF">
        <w:t>2</w:t>
      </w:r>
      <w:r w:rsidR="00B039D7">
        <w:t xml:space="preserve"> </w:t>
      </w:r>
      <w:r w:rsidR="005136EF">
        <w:t>mm in diameter)</w:t>
      </w:r>
      <w:r w:rsidR="0003457F">
        <w:fldChar w:fldCharType="begin">
          <w:fldData xml:space="preserve">PEVuZE5vdGU+PENpdGU+PEF1dGhvcj5Ib2dnPC9BdXRob3I+PFllYXI+MjAwOTwvWWVhcj48UmVj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=
</w:fldData>
        </w:fldChar>
      </w:r>
      <w:r w:rsidR="00B775ED">
        <w:instrText xml:space="preserve"> ADDIN EN.CITE </w:instrText>
      </w:r>
      <w:r w:rsidR="00B775ED">
        <w:fldChar w:fldCharType="begin">
          <w:fldData xml:space="preserve">PEVuZE5vdGU+PENpdGU+PEF1dGhvcj5Ib2dnPC9BdXRob3I+PFllYXI+MjAwOTwvWWVhcj48UmVj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=
</w:fldData>
        </w:fldChar>
      </w:r>
      <w:r w:rsidR="00B775ED">
        <w:instrText xml:space="preserve"> ADDIN EN.CITE.DATA </w:instrText>
      </w:r>
      <w:r w:rsidR="00B775ED">
        <w:fldChar w:fldCharType="end"/>
      </w:r>
      <w:r w:rsidR="0003457F">
        <w:fldChar w:fldCharType="separate"/>
      </w:r>
      <w:r w:rsidR="00B775ED" w:rsidRPr="00B775ED">
        <w:rPr>
          <w:noProof/>
          <w:vertAlign w:val="superscript"/>
        </w:rPr>
        <w:t>3,4</w:t>
      </w:r>
      <w:r w:rsidR="0003457F">
        <w:fldChar w:fldCharType="end"/>
      </w:r>
      <w:r w:rsidR="0003457F">
        <w:t xml:space="preserve">. </w:t>
      </w:r>
      <w:r w:rsidR="005136EF">
        <w:t xml:space="preserve">This </w:t>
      </w:r>
      <w:r w:rsidR="0003457F">
        <w:t>lead</w:t>
      </w:r>
      <w:r w:rsidR="005136EF">
        <w:t>s</w:t>
      </w:r>
      <w:r w:rsidR="0003457F">
        <w:t xml:space="preserve"> to a loss of the support structure</w:t>
      </w:r>
      <w:r w:rsidR="0092371D">
        <w:t>s</w:t>
      </w:r>
      <w:r w:rsidR="0003457F">
        <w:t xml:space="preserve"> keeping these airways open</w:t>
      </w:r>
      <w:r w:rsidR="009B201A">
        <w:t>,</w:t>
      </w:r>
      <w:r w:rsidR="005136EF">
        <w:t xml:space="preserve"> resulting in </w:t>
      </w:r>
      <w:r w:rsidR="0003457F">
        <w:t>airway narrowing</w:t>
      </w:r>
      <w:r w:rsidR="005136EF">
        <w:t xml:space="preserve"> and i</w:t>
      </w:r>
      <w:r w:rsidR="0003457F">
        <w:t>ncreased small airways resistance</w:t>
      </w:r>
      <w:r w:rsidR="00EB4EA8">
        <w:fldChar w:fldCharType="begin"/>
      </w:r>
      <w:r w:rsidR="00B775ED">
        <w:instrText xml:space="preserve"> ADDIN EN.CITE &lt;EndNote&gt;&lt;Cite&gt;&lt;Author&gt;Black&lt;/Author&gt;&lt;Year&gt;2008&lt;/Year&gt;&lt;RecNum&gt;1058&lt;/RecNum&gt;&lt;DisplayText&gt;&lt;style face="superscript"&gt;5&lt;/style&gt;&lt;/DisplayText&gt;&lt;record&gt;&lt;rec-number&gt;1058&lt;/rec-number&gt;&lt;foreign-keys&gt;&lt;key app="EN" db-id="pvtptv5w8sx9ase5rwxppetwta2ep9p9vept" timestamp="1459171416"&gt;1058&lt;/key&gt;&lt;/foreign-keys&gt;&lt;ref-type name="Journal Article"&gt;17&lt;/ref-type&gt;&lt;contributors&gt;&lt;authors&gt;&lt;author&gt;Black, P. N.&lt;/author&gt;&lt;author&gt;Ching, P. S. T.&lt;/author&gt;&lt;author&gt;Beaumont, B.&lt;/author&gt;&lt;author&gt;Ranasinghe, S.&lt;/author&gt;&lt;author&gt;Taylor, G.&lt;/author&gt;&lt;author&gt;Merrilees, M. J.&lt;/author&gt;&lt;/authors&gt;&lt;/contributors&gt;&lt;titles&gt;&lt;title&gt;Changes in elastic fibres in the small airways and alveoli in COPD&lt;/title&gt;&lt;secondary-title&gt;European Respiratory Journal&lt;/secondary-title&gt;&lt;/titles&gt;&lt;periodical&gt;&lt;full-title&gt;European Respiratory Journal&lt;/full-title&gt;&lt;abbr-1&gt;Eur Respir J&lt;/abbr-1&gt;&lt;/periodical&gt;&lt;pages&gt;998-1004&lt;/pages&gt;&lt;volume&gt;31&lt;/volume&gt;&lt;number&gt;5&lt;/number&gt;&lt;dates&gt;&lt;year&gt;2008&lt;/year&gt;&lt;pub-dates&gt;&lt;date&gt;2008-05-01 00:00:00&lt;/date&gt;&lt;/pub-dates&gt;&lt;/dates&gt;&lt;urls&gt;&lt;related-urls&gt;&lt;url&gt;http://erj.ersjournals.com/content/erj/31/5/998.full.pdf&lt;/url&gt;&lt;/related-urls&gt;&lt;/urls&gt;&lt;electronic-resource-num&gt;10.1183/09031936.00017207&lt;/electronic-resource-num&gt;&lt;/record&gt;&lt;/Cite&gt;&lt;/EndNote&gt;</w:instrText>
      </w:r>
      <w:r w:rsidR="00EB4EA8">
        <w:fldChar w:fldCharType="separate"/>
      </w:r>
      <w:r w:rsidR="00B775ED" w:rsidRPr="00B775ED">
        <w:rPr>
          <w:noProof/>
          <w:vertAlign w:val="superscript"/>
        </w:rPr>
        <w:t>5</w:t>
      </w:r>
      <w:r w:rsidR="00EB4EA8">
        <w:fldChar w:fldCharType="end"/>
      </w:r>
      <w:r w:rsidR="005136EF">
        <w:t xml:space="preserve">. </w:t>
      </w:r>
      <w:r w:rsidR="00EB4EA8">
        <w:t xml:space="preserve">Increased </w:t>
      </w:r>
      <w:r w:rsidR="005136EF">
        <w:t xml:space="preserve">small airways resistance </w:t>
      </w:r>
      <w:r w:rsidR="0003457F">
        <w:t xml:space="preserve">has been shown to be a main contributor to airflow </w:t>
      </w:r>
      <w:r w:rsidR="0003457F" w:rsidRPr="008C3515">
        <w:t>limitation</w:t>
      </w:r>
      <w:r>
        <w:t xml:space="preserve"> in COPD</w:t>
      </w:r>
      <w:r w:rsidR="0003457F" w:rsidRPr="008C3515">
        <w:fldChar w:fldCharType="begin">
          <w:fldData xml:space="preserve">PEVuZE5vdGU+PENpdGU+PEF1dGhvcj5ZYW5haTwvQXV0aG9yPjxZZWFyPjE5OTI8L1llYXI+PFJl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B775ED">
        <w:instrText xml:space="preserve"> ADDIN EN.CITE </w:instrText>
      </w:r>
      <w:r w:rsidR="00B775ED">
        <w:fldChar w:fldCharType="begin">
          <w:fldData xml:space="preserve">PEVuZE5vdGU+PENpdGU+PEF1dGhvcj5ZYW5haTwvQXV0aG9yPjxZZWFyPjE5OTI8L1llYXI+PFJl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B775ED">
        <w:instrText xml:space="preserve"> ADDIN EN.CITE.DATA </w:instrText>
      </w:r>
      <w:r w:rsidR="00B775ED">
        <w:fldChar w:fldCharType="end"/>
      </w:r>
      <w:r w:rsidR="0003457F" w:rsidRPr="008C3515">
        <w:fldChar w:fldCharType="separate"/>
      </w:r>
      <w:r w:rsidR="00B775ED" w:rsidRPr="00B775ED">
        <w:rPr>
          <w:noProof/>
          <w:vertAlign w:val="superscript"/>
        </w:rPr>
        <w:t>3,6</w:t>
      </w:r>
      <w:r w:rsidR="0003457F" w:rsidRPr="008C3515">
        <w:fldChar w:fldCharType="end"/>
      </w:r>
      <w:r w:rsidR="007E5BEE">
        <w:t>.</w:t>
      </w:r>
      <w:r w:rsidR="008D5A38">
        <w:t xml:space="preserve"> </w:t>
      </w:r>
      <w:r w:rsidR="0092371D">
        <w:t xml:space="preserve">In the past, COPD patients were broadly split between an emphysematous phenotype and a chronic bronchitic phenotype, but not only can these features co-exist in the same patient </w:t>
      </w:r>
      <w:r w:rsidR="009A0875">
        <w:t xml:space="preserve">but </w:t>
      </w:r>
      <w:r w:rsidR="0092371D">
        <w:t xml:space="preserve">it is now recognised that COPD patients exhibit multiple phenotypes and endotypes. One such phenotype are </w:t>
      </w:r>
      <w:r w:rsidR="0092371D" w:rsidRPr="002C1F3E">
        <w:t xml:space="preserve">those patients </w:t>
      </w:r>
      <w:r w:rsidR="002867CA" w:rsidRPr="002C1F3E">
        <w:t xml:space="preserve">who experience </w:t>
      </w:r>
      <w:r w:rsidR="008D5A38" w:rsidRPr="002C1F3E">
        <w:t>frequent exacerbations</w:t>
      </w:r>
      <w:r w:rsidR="00B4130C" w:rsidRPr="002C1F3E">
        <w:t xml:space="preserve"> (</w:t>
      </w:r>
      <w:r w:rsidR="00B4130C" w:rsidRPr="002C1F3E">
        <w:rPr>
          <w:rFonts w:cstheme="minorHAnsi"/>
        </w:rPr>
        <w:t>≥</w:t>
      </w:r>
      <w:r w:rsidR="00B4130C" w:rsidRPr="002C1F3E">
        <w:t xml:space="preserve"> 2 exacerbations per year</w:t>
      </w:r>
      <w:r w:rsidR="00B4130C" w:rsidRPr="0007696F">
        <w:t>)</w:t>
      </w:r>
      <w:r w:rsidR="003225BC" w:rsidRPr="002C1F3E">
        <w:fldChar w:fldCharType="begin">
          <w:fldData xml:space="preserve">PEVuZE5vdGU+PENpdGU+PEF1dGhvcj5Wb2dlbG1laWVyPC9BdXRob3I+PFllYXI+MjAxNzwvWWVh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</w:fldData>
        </w:fldChar>
      </w:r>
      <w:r w:rsidR="00B775ED">
        <w:instrText xml:space="preserve"> ADDIN EN.CITE </w:instrText>
      </w:r>
      <w:r w:rsidR="00B775ED">
        <w:fldChar w:fldCharType="begin">
          <w:fldData xml:space="preserve">PEVuZE5vdGU+PENpdGU+PEF1dGhvcj5Wb2dlbG1laWVyPC9BdXRob3I+PFllYXI+MjAxNzwvWWVh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</w:fldData>
        </w:fldChar>
      </w:r>
      <w:r w:rsidR="00B775ED">
        <w:instrText xml:space="preserve"> ADDIN EN.CITE.DATA </w:instrText>
      </w:r>
      <w:r w:rsidR="00B775ED">
        <w:fldChar w:fldCharType="end"/>
      </w:r>
      <w:r w:rsidR="003225BC" w:rsidRPr="002C1F3E">
        <w:fldChar w:fldCharType="separate"/>
      </w:r>
      <w:r w:rsidR="00B775ED" w:rsidRPr="00B775ED">
        <w:rPr>
          <w:noProof/>
          <w:vertAlign w:val="superscript"/>
        </w:rPr>
        <w:t>1,7</w:t>
      </w:r>
      <w:r w:rsidR="003225BC" w:rsidRPr="002C1F3E">
        <w:fldChar w:fldCharType="end"/>
      </w:r>
      <w:r w:rsidR="00784A26" w:rsidRPr="002C1F3E">
        <w:t>, which appears</w:t>
      </w:r>
      <w:r w:rsidR="00784A26">
        <w:t xml:space="preserve"> to be a </w:t>
      </w:r>
      <w:r w:rsidR="00784A26" w:rsidRPr="002D5A80">
        <w:t>relatively stable phenotype</w:t>
      </w:r>
      <w:r w:rsidR="002D5A80" w:rsidRPr="002D5A80">
        <w:fldChar w:fldCharType="begin"/>
      </w:r>
      <w:r w:rsidR="00B775ED">
        <w:instrText xml:space="preserve"> ADDIN EN.CITE &lt;EndNote&gt;&lt;Cite&gt;&lt;Author&gt;Wedzicha&lt;/Author&gt;&lt;Year&gt;2013&lt;/Year&gt;&lt;RecNum&gt;1833&lt;/RecNum&gt;&lt;DisplayText&gt;&lt;style face="superscript"&gt;8&lt;/style&gt;&lt;/DisplayText&gt;&lt;record&gt;&lt;rec-number&gt;1833&lt;/rec-number&gt;&lt;foreign-keys&gt;&lt;key app="EN" db-id="pvtptv5w8sx9ase5rwxppetwta2ep9p9vept" timestamp="1578666059"&gt;1833&lt;/key&gt;&lt;/foreign-keys&gt;&lt;ref-type name="Journal Article"&gt;17&lt;/ref-type&gt;&lt;contributors&gt;&lt;authors&gt;&lt;author&gt;Wedzicha, J. A.&lt;/author&gt;&lt;author&gt;Brill, S. E.&lt;/author&gt;&lt;author&gt;Allinson, J. P.&lt;/author&gt;&lt;author&gt;Donaldson, G. C.&lt;/author&gt;&lt;/authors&gt;&lt;/contributors&gt;&lt;auth-address&gt;Centre for Respiratory Medicine, Royal Free Campus, University College London, Rowland Hill Street, Hampstead, London NW3 2PF, UK. w.wedzicha@ucl.ac.uk&lt;/auth-address&gt;&lt;titles&gt;&lt;title&gt;Mechanisms and impact of the frequent exacerbator phenotype in chronic obstructive pulmonary disease&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81&lt;/pages&gt;&lt;volume&gt;11&lt;/volume&gt;&lt;edition&gt;2013/08/16&lt;/edition&gt;&lt;keywords&gt;&lt;keyword&gt;Forced Expiratory Volume/physiology&lt;/keyword&gt;&lt;keyword&gt;Humans&lt;/keyword&gt;&lt;keyword&gt;Patient Admission/trends&lt;/keyword&gt;&lt;keyword&gt;*Phenotype&lt;/keyword&gt;&lt;keyword&gt;Pulmonary Disease, Chronic Obstructive/*diagnosis/*genetics/physiopathology&lt;/keyword&gt;&lt;keyword&gt;Quality of Life&lt;/keyword&gt;&lt;keyword&gt;*Severity of Illness Index&lt;/keyword&gt;&lt;/keywords&gt;&lt;dates&gt;&lt;year&gt;2013&lt;/year&gt;&lt;pub-dates&gt;&lt;date&gt;Aug 14&lt;/date&gt;&lt;/pub-dates&gt;&lt;/dates&gt;&lt;isbn&gt;1741-7015&lt;/isbn&gt;&lt;accession-num&gt;23945277&lt;/accession-num&gt;&lt;urls&gt;&lt;related-urls&gt;&lt;url&gt;https://www.ncbi.nlm.nih.gov/pmc/articles/PMC3750926/pdf/1741-7015-11-181.pdf&lt;/url&gt;&lt;/related-urls&gt;&lt;/urls&gt;&lt;custom2&gt;PMC3750926&lt;/custom2&gt;&lt;electronic-resource-num&gt;10.1186/1741-7015-11-181&lt;/electronic-resource-num&gt;&lt;remote-database-provider&gt;NLM&lt;/remote-database-provider&gt;&lt;language&gt;eng&lt;/language&gt;&lt;/record&gt;&lt;/Cite&gt;&lt;/EndNote&gt;</w:instrText>
      </w:r>
      <w:r w:rsidR="002D5A80" w:rsidRPr="002D5A80">
        <w:fldChar w:fldCharType="separate"/>
      </w:r>
      <w:r w:rsidR="00B775ED" w:rsidRPr="00B775ED">
        <w:rPr>
          <w:noProof/>
          <w:vertAlign w:val="superscript"/>
        </w:rPr>
        <w:t>8</w:t>
      </w:r>
      <w:r w:rsidR="002D5A80" w:rsidRPr="002D5A80">
        <w:fldChar w:fldCharType="end"/>
      </w:r>
      <w:r w:rsidR="008D5A38" w:rsidRPr="002D5A80">
        <w:t xml:space="preserve">. </w:t>
      </w:r>
      <w:r w:rsidR="000606FB" w:rsidRPr="002D5A80">
        <w:t>Exacerbations</w:t>
      </w:r>
      <w:r w:rsidR="00BC5B56">
        <w:t xml:space="preserve"> are </w:t>
      </w:r>
      <w:r w:rsidR="00451FD7">
        <w:t>an acute worsening of symptoms resulting in additional therapy</w:t>
      </w:r>
      <w:r w:rsidR="0060165A">
        <w:t xml:space="preserve"> and</w:t>
      </w:r>
      <w:r w:rsidR="00121EEB">
        <w:t xml:space="preserve"> can be classified as mild, moderate or severe</w:t>
      </w:r>
      <w:r w:rsidR="00121EEB">
        <w:fldChar w:fldCharType="begin"/>
      </w:r>
      <w:r w:rsidR="00121EEB">
        <w:instrText xml:space="preserve"> ADDIN EN.CITE &lt;EndNote&gt;&lt;Cite&gt;&lt;Author&gt;Vogelmeier&lt;/Author&gt;&lt;Year&gt;2017&lt;/Year&gt;&lt;RecNum&gt;1444&lt;/RecNum&gt;&lt;DisplayText&gt;&lt;style face="superscript"&gt;1&lt;/style&gt;&lt;/DisplayText&gt;&lt;record&gt;&lt;rec-number&gt;1444&lt;/rec-number&gt;&lt;foreign-keys&gt;&lt;key app="EN" db-id="pvtptv5w8sx9ase5rwxppetwta2ep9p9vept" timestamp="1491380476"&gt;1444&lt;/key&gt;&lt;/foreign-keys&gt;&lt;ref-type name="Journal Article"&gt;17&lt;/ref-type&gt;&lt;contributors&gt;&lt;authors&gt;&lt;author&gt;Vogelmeier, Claus F.&lt;/author&gt;&lt;author&gt;Criner, Gerard J.&lt;/author&gt;&lt;author&gt;Martinez, Fernando J.&lt;/author&gt;&lt;author&gt;Anzueto, Antonio&lt;/author&gt;&lt;author&gt;Barnes, Peter J.&lt;/author&gt;&lt;author&gt;Bourbeau, Jean&lt;/author&gt;&lt;author&gt;Celli, Bartolome R.&lt;/author&gt;&lt;author&gt;Chen, Rongchang&lt;/author&gt;&lt;author&gt;Decramer, Marc&lt;/author&gt;&lt;author&gt;Fabbri, Leonardo M.&lt;/author&gt;&lt;author&gt;Frith, Peter&lt;/author&gt;&lt;author&gt;Halpin, David M.G.&lt;/author&gt;&lt;author&gt;López Varela, M. Victorina&lt;/author&gt;&lt;author&gt;Nishimura, Masaharu&lt;/author&gt;&lt;author&gt;Roche, Nicolas&lt;/author&gt;&lt;author&gt;Rodriguez-Roisin, Roberto&lt;/author&gt;&lt;author&gt;Sin, Don D.&lt;/author&gt;&lt;author&gt;Singh, Dave&lt;/author&gt;&lt;author&gt;Stockley, Robert&lt;/author&gt;&lt;author&gt;Vestbo, Jørgen&lt;/author&gt;&lt;author&gt;Wedzicha, Jadwiga A.&lt;/author&gt;&lt;author&gt;Agusti, Alvar&lt;/author&gt;&lt;/authors&gt;&lt;/contributors&gt;&lt;titles&gt;&lt;title&gt;Global Strategy for the Diagnosis, Management, and Prevention of Chronic Obstructive Lung Disease 2017 Report: GOLD Executive Summary&lt;/title&gt;&lt;secondary-title&gt;European Respiratory Journal&lt;/secondary-title&gt;&lt;/titles&gt;&lt;periodical&gt;&lt;full-title&gt;European Respiratory Journal&lt;/full-title&gt;&lt;abbr-1&gt;Eur Respir J&lt;/abbr-1&gt;&lt;/periodical&gt;&lt;volume&gt;49&lt;/volume&gt;&lt;number&gt;3&lt;/number&gt;&lt;dates&gt;&lt;year&gt;2017&lt;/year&gt;&lt;/dates&gt;&lt;urls&gt;&lt;related-urls&gt;&lt;url&gt;http://erj.ersjournals.com/content/erj/49/3/1700214.full.pdf&lt;/url&gt;&lt;/related-urls&gt;&lt;/urls&gt;&lt;electronic-resource-num&gt;10.1183/13993003.00214-2017&lt;/electronic-resource-num&gt;&lt;/record&gt;&lt;/Cite&gt;&lt;/EndNote&gt;</w:instrText>
      </w:r>
      <w:r w:rsidR="00121EEB">
        <w:fldChar w:fldCharType="separate"/>
      </w:r>
      <w:r w:rsidR="00121EEB" w:rsidRPr="00121EEB">
        <w:rPr>
          <w:noProof/>
          <w:vertAlign w:val="superscript"/>
        </w:rPr>
        <w:t>1</w:t>
      </w:r>
      <w:r w:rsidR="00121EEB">
        <w:fldChar w:fldCharType="end"/>
      </w:r>
      <w:r w:rsidR="002C1F3E">
        <w:t>. Exacerbations</w:t>
      </w:r>
      <w:r w:rsidR="000606FB" w:rsidRPr="002D5A80">
        <w:t xml:space="preserve"> </w:t>
      </w:r>
      <w:r w:rsidR="00AF44E0" w:rsidRPr="002D5A80">
        <w:t>are associated with faster lung function decline</w:t>
      </w:r>
      <w:r w:rsidR="00AF44E0" w:rsidRPr="002D5A80">
        <w:fldChar w:fldCharType="begin">
          <w:fldData xml:space="preserve">PEVuZE5vdGU+PENpdGU+PEF1dGhvcj5IYW48L0F1dGhvcj48WWVhcj4yMDExPC9ZZWFyPjxSZWNO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TgxPC9wYWdlcz48dm9sdW1lPjExPC92b2x1bWU+PGVkaXRpb24+MjAxMy8w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</w:fldData>
        </w:fldChar>
      </w:r>
      <w:r w:rsidR="00B775ED">
        <w:instrText xml:space="preserve"> ADDIN EN.CITE </w:instrText>
      </w:r>
      <w:r w:rsidR="00B775ED">
        <w:fldChar w:fldCharType="begin">
          <w:fldData xml:space="preserve">PEVuZE5vdGU+PENpdGU+PEF1dGhvcj5IYW48L0F1dGhvcj48WWVhcj4yMDExPC9ZZWFyPjxSZWNO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TgxPC9wYWdlcz48dm9sdW1lPjExPC92b2x1bWU+PGVkaXRpb24+MjAxMy8w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</w:fldData>
        </w:fldChar>
      </w:r>
      <w:r w:rsidR="00B775ED">
        <w:instrText xml:space="preserve"> ADDIN EN.CITE.DATA </w:instrText>
      </w:r>
      <w:r w:rsidR="00B775ED">
        <w:fldChar w:fldCharType="end"/>
      </w:r>
      <w:r w:rsidR="00AF44E0" w:rsidRPr="002D5A80">
        <w:fldChar w:fldCharType="separate"/>
      </w:r>
      <w:r w:rsidR="00B775ED" w:rsidRPr="00B775ED">
        <w:rPr>
          <w:noProof/>
          <w:vertAlign w:val="superscript"/>
        </w:rPr>
        <w:t>8,9</w:t>
      </w:r>
      <w:r w:rsidR="00AF44E0" w:rsidRPr="002D5A80">
        <w:fldChar w:fldCharType="end"/>
      </w:r>
      <w:r w:rsidR="00AF44E0" w:rsidRPr="002D5A80">
        <w:t xml:space="preserve"> and h</w:t>
      </w:r>
      <w:r w:rsidR="000606FB" w:rsidRPr="002D5A80">
        <w:t>ospital admissions due to e</w:t>
      </w:r>
      <w:r w:rsidR="008D5A38" w:rsidRPr="002D5A80">
        <w:t xml:space="preserve">xacerbations </w:t>
      </w:r>
      <w:r w:rsidR="00AF44E0" w:rsidRPr="002D5A80">
        <w:t xml:space="preserve">have </w:t>
      </w:r>
      <w:r w:rsidR="000606FB" w:rsidRPr="002D5A80">
        <w:t>major healthcare utilization</w:t>
      </w:r>
      <w:r w:rsidR="007873C2" w:rsidRPr="002D5A80">
        <w:t xml:space="preserve"> implications</w:t>
      </w:r>
      <w:r w:rsidR="002A2AE8">
        <w:fldChar w:fldCharType="begin">
          <w:fldData xml:space="preserve">PEVuZE5vdGU+PENpdGU+PEF1dGhvcj5XaWxsaWFtczwvQXV0aG9yPjxZZWFyPjIwMTc8L1llYXI+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</w:fldData>
        </w:fldChar>
      </w:r>
      <w:r w:rsidR="00B775ED">
        <w:instrText xml:space="preserve"> ADDIN EN.CITE </w:instrText>
      </w:r>
      <w:r w:rsidR="00B775ED">
        <w:fldChar w:fldCharType="begin">
          <w:fldData xml:space="preserve">PEVuZE5vdGU+PENpdGU+PEF1dGhvcj5XaWxsaWFtczwvQXV0aG9yPjxZZWFyPjIwMTc8L1llYXI+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</w:fldData>
        </w:fldChar>
      </w:r>
      <w:r w:rsidR="00B775ED">
        <w:instrText xml:space="preserve"> ADDIN EN.CITE.DATA </w:instrText>
      </w:r>
      <w:r w:rsidR="00B775ED">
        <w:fldChar w:fldCharType="end"/>
      </w:r>
      <w:r w:rsidR="002A2AE8">
        <w:fldChar w:fldCharType="separate"/>
      </w:r>
      <w:r w:rsidR="00B775ED" w:rsidRPr="00B775ED">
        <w:rPr>
          <w:noProof/>
          <w:vertAlign w:val="superscript"/>
        </w:rPr>
        <w:t>10,11</w:t>
      </w:r>
      <w:r w:rsidR="002A2AE8">
        <w:fldChar w:fldCharType="end"/>
      </w:r>
      <w:r w:rsidR="00AF44E0" w:rsidRPr="002D5A80">
        <w:t xml:space="preserve">. </w:t>
      </w:r>
      <w:r w:rsidR="005254E9" w:rsidRPr="002D5A80">
        <w:t xml:space="preserve">During </w:t>
      </w:r>
      <w:r w:rsidR="007873C2" w:rsidRPr="002D5A80">
        <w:t>both stable</w:t>
      </w:r>
      <w:r w:rsidR="007873C2" w:rsidRPr="00BE60E2">
        <w:t xml:space="preserve"> periods and </w:t>
      </w:r>
      <w:r w:rsidR="005254E9" w:rsidRPr="00BE60E2">
        <w:t>exacerbations</w:t>
      </w:r>
      <w:r w:rsidR="00037474" w:rsidRPr="00BE60E2">
        <w:t xml:space="preserve">, </w:t>
      </w:r>
      <w:r w:rsidR="005254E9" w:rsidRPr="00BE60E2">
        <w:t>there is increased neutrophilic inflammation in the airways</w:t>
      </w:r>
      <w:r w:rsidR="000C1707" w:rsidRPr="00BE60E2">
        <w:t xml:space="preserve"> of COPD subjects</w:t>
      </w:r>
      <w:r w:rsidR="005254E9" w:rsidRPr="00BE60E2">
        <w:fldChar w:fldCharType="begin"/>
      </w:r>
      <w:r w:rsidR="00B775ED">
        <w:instrText xml:space="preserve"> ADDIN EN.CITE &lt;EndNote&gt;&lt;Cite&gt;&lt;Author&gt;Quint&lt;/Author&gt;&lt;Year&gt;2007&lt;/Year&gt;&lt;RecNum&gt;1664&lt;/RecNum&gt;&lt;DisplayText&gt;&lt;style face="superscript"&gt;12&lt;/style&gt;&lt;/DisplayText&gt;&lt;record&gt;&lt;rec-number&gt;1664&lt;/rec-number&gt;&lt;foreign-keys&gt;&lt;key app="EN" db-id="pvtptv5w8sx9ase5rwxppetwta2ep9p9vept" timestamp="1531758297"&gt;1664&lt;/key&gt;&lt;/foreign-keys&gt;&lt;ref-type name="Journal Article"&gt;17&lt;/ref-type&gt;&lt;contributors&gt;&lt;authors&gt;&lt;author&gt;Quint, Jennifer Kathleen&lt;/author&gt;&lt;author&gt;Wedzicha, Jadwiga Anna&lt;/author&gt;&lt;/authors&gt;&lt;/contributors&gt;&lt;titles&gt;&lt;title&gt;The neutrophil in chronic obstructive pulmonary disease&lt;/title&gt;&lt;secondary-title&gt;Journal of Allergy and Clinical Immunology&lt;/secondary-title&gt;&lt;/titles&gt;&lt;periodical&gt;&lt;full-title&gt;Journal of Allergy and Clinical Immunology&lt;/full-title&gt;&lt;/periodical&gt;&lt;pages&gt;1065-1071&lt;/pages&gt;&lt;volume&gt;119&lt;/volume&gt;&lt;number&gt;5&lt;/number&gt;&lt;dates&gt;&lt;year&gt;2007&lt;/year&gt;&lt;/dates&gt;&lt;publisher&gt;Elsevier&lt;/publisher&gt;&lt;isbn&gt;0091-6749&lt;/isbn&gt;&lt;urls&gt;&lt;related-urls&gt;&lt;url&gt;http://dx.doi.org/10.1016/j.jaci.2006.12.640&lt;/url&gt;&lt;url&gt;https://ac.els-cdn.com/S0091674906039133/1-s2.0-S0091674906039133-main.pdf?_tid=a1507bbe-e1e2-4a10-aa8d-099eecc68789&amp;amp;acdnat=1531758501_4e42de394a29c133d8aab355ed3160bf&lt;/url&gt;&lt;/related-urls&gt;&lt;/urls&gt;&lt;electronic-resource-num&gt;10.1016/j.jaci.2006.12.640&lt;/electronic-resource-num&gt;&lt;access-date&gt;2018/07/16&lt;/access-date&gt;&lt;/record&gt;&lt;/Cite&gt;&lt;/EndNote&gt;</w:instrText>
      </w:r>
      <w:r w:rsidR="005254E9" w:rsidRPr="00BE60E2">
        <w:fldChar w:fldCharType="separate"/>
      </w:r>
      <w:r w:rsidR="00B775ED" w:rsidRPr="00B775ED">
        <w:rPr>
          <w:noProof/>
          <w:vertAlign w:val="superscript"/>
        </w:rPr>
        <w:t>12</w:t>
      </w:r>
      <w:r w:rsidR="005254E9" w:rsidRPr="00BE60E2">
        <w:fldChar w:fldCharType="end"/>
      </w:r>
      <w:r w:rsidR="005254E9" w:rsidRPr="00BE60E2">
        <w:t xml:space="preserve">. </w:t>
      </w:r>
      <w:r w:rsidR="00BE60E2" w:rsidRPr="00BE60E2">
        <w:t>Furthermore, frequent exacerbators have increased neutrophilic inflammatory markers over time and this inflammation is positively associated with bacterial load</w:t>
      </w:r>
      <w:r w:rsidR="00BE60E2" w:rsidRPr="00BE60E2">
        <w:fldChar w:fldCharType="begin"/>
      </w:r>
      <w:r w:rsidR="00B775ED">
        <w:instrText xml:space="preserve"> ADDIN EN.CITE &lt;EndNote&gt;&lt;Cite&gt;&lt;Author&gt;Quint&lt;/Author&gt;&lt;Year&gt;2007&lt;/Year&gt;&lt;RecNum&gt;1664&lt;/RecNum&gt;&lt;DisplayText&gt;&lt;style face="superscript"&gt;12&lt;/style&gt;&lt;/DisplayText&gt;&lt;record&gt;&lt;rec-number&gt;1664&lt;/rec-number&gt;&lt;foreign-keys&gt;&lt;key app="EN" db-id="pvtptv5w8sx9ase5rwxppetwta2ep9p9vept" timestamp="1531758297"&gt;1664&lt;/key&gt;&lt;/foreign-keys&gt;&lt;ref-type name="Journal Article"&gt;17&lt;/ref-type&gt;&lt;contributors&gt;&lt;authors&gt;&lt;author&gt;Quint, Jennifer Kathleen&lt;/author&gt;&lt;author&gt;Wedzicha, Jadwiga Anna&lt;/author&gt;&lt;/authors&gt;&lt;/contributors&gt;&lt;titles&gt;&lt;title&gt;The neutrophil in chronic obstructive pulmonary disease&lt;/title&gt;&lt;secondary-title&gt;Journal of Allergy and Clinical Immunology&lt;/secondary-title&gt;&lt;/titles&gt;&lt;periodical&gt;&lt;full-title&gt;Journal of Allergy and Clinical Immunology&lt;/full-title&gt;&lt;/periodical&gt;&lt;pages&gt;1065-1071&lt;/pages&gt;&lt;volume&gt;119&lt;/volume&gt;&lt;number&gt;5&lt;/number&gt;&lt;dates&gt;&lt;year&gt;2007&lt;/year&gt;&lt;/dates&gt;&lt;publisher&gt;Elsevier&lt;/publisher&gt;&lt;isbn&gt;0091-6749&lt;/isbn&gt;&lt;urls&gt;&lt;related-urls&gt;&lt;url&gt;http://dx.doi.org/10.1016/j.jaci.2006.12.640&lt;/url&gt;&lt;url&gt;https://ac.els-cdn.com/S0091674906039133/1-s2.0-S0091674906039133-main.pdf?_tid=a1507bbe-e1e2-4a10-aa8d-099eecc68789&amp;amp;acdnat=1531758501_4e42de394a29c133d8aab355ed3160bf&lt;/url&gt;&lt;/related-urls&gt;&lt;/urls&gt;&lt;electronic-resource-num&gt;10.1016/j.jaci.2006.12.640&lt;/electronic-resource-num&gt;&lt;access-date&gt;2018/07/16&lt;/access-date&gt;&lt;/record&gt;&lt;/Cite&gt;&lt;/EndNote&gt;</w:instrText>
      </w:r>
      <w:r w:rsidR="00BE60E2" w:rsidRPr="00BE60E2">
        <w:fldChar w:fldCharType="separate"/>
      </w:r>
      <w:r w:rsidR="00B775ED" w:rsidRPr="00B775ED">
        <w:rPr>
          <w:noProof/>
          <w:vertAlign w:val="superscript"/>
        </w:rPr>
        <w:t>12</w:t>
      </w:r>
      <w:r w:rsidR="00BE60E2" w:rsidRPr="00BE60E2">
        <w:fldChar w:fldCharType="end"/>
      </w:r>
      <w:r w:rsidR="00BE60E2" w:rsidRPr="00BE60E2">
        <w:t xml:space="preserve">. </w:t>
      </w:r>
      <w:r w:rsidR="005254E9" w:rsidRPr="00BE60E2">
        <w:t>Exacerbations</w:t>
      </w:r>
      <w:r w:rsidR="005254E9" w:rsidRPr="00037474">
        <w:t xml:space="preserve"> are associated with disease progression and work is ongoing to try </w:t>
      </w:r>
      <w:r w:rsidR="004D51B2">
        <w:t xml:space="preserve">to </w:t>
      </w:r>
      <w:r w:rsidR="005254E9" w:rsidRPr="00037474">
        <w:t>understand</w:t>
      </w:r>
      <w:r w:rsidR="005254E9">
        <w:t xml:space="preserve"> the mechanisms related to exacerbation susceptibility</w:t>
      </w:r>
      <w:r w:rsidR="005254E9">
        <w:fldChar w:fldCharType="begin"/>
      </w:r>
      <w:r w:rsidR="00B775ED">
        <w:instrText xml:space="preserve"> ADDIN EN.CITE &lt;EndNote&gt;&lt;Cite&gt;&lt;Author&gt;Mayhew&lt;/Author&gt;&lt;Year&gt;2018&lt;/Year&gt;&lt;RecNum&gt;1734&lt;/RecNum&gt;&lt;DisplayText&gt;&lt;style face="superscript"&gt;13&lt;/style&gt;&lt;/DisplayText&gt;&lt;record&gt;&lt;rec-number&gt;1734&lt;/rec-number&gt;&lt;foreign-keys&gt;&lt;key app="EN" db-id="pvtptv5w8sx9ase5rwxppetwta2ep9p9vept" timestamp="1532349501"&gt;1734&lt;/key&gt;&lt;/foreign-keys&gt;&lt;ref-type name="Journal Article"&gt;17&lt;/ref-type&gt;&lt;contributors&gt;&lt;authors&gt;&lt;author&gt;Mayhew, David&lt;/author&gt;&lt;author&gt;Devos, Nathalie&lt;/author&gt;&lt;author&gt;Lambert, Christophe&lt;/author&gt;&lt;author&gt;Brown, James R.&lt;/author&gt;&lt;author&gt;Clarke, Stuart C.&lt;/author&gt;&lt;author&gt;Kim, Viktoriya L.&lt;/author&gt;&lt;author&gt;Magid-Slav, Michal&lt;/author&gt;&lt;author&gt;Miller, Bruce E.&lt;/author&gt;&lt;author&gt;Ostridge, Kristoffer K.&lt;/author&gt;&lt;author&gt;Patel, Ruchi&lt;/author&gt;&lt;author&gt;Sathe, Ganesh&lt;/author&gt;&lt;author&gt;Simola, Daniel F.&lt;/author&gt;&lt;author&gt;Staples, Karl J.&lt;/author&gt;&lt;author&gt;Sung, Ruby&lt;/author&gt;&lt;author&gt;Tal-Singer, Ruth&lt;/author&gt;&lt;author&gt;Tuck, Andrew C.&lt;/author&gt;&lt;author&gt;Van Horn, Stephanie&lt;/author&gt;&lt;author&gt;Weynants, Vincent&lt;/author&gt;&lt;author&gt;Williams, Nicholas P.&lt;/author&gt;&lt;author&gt;Devaster, Jeanne-Marie&lt;/author&gt;&lt;author&gt;Wilkinson, Tom M. A.&lt;/author&gt;&lt;/authors&gt;&lt;/contributors&gt;&lt;titles&gt;&lt;title&gt;Longitudinal profiling of the lung microbiome in the AERIS study demonstrates repeatability of bacterial and eosinophilic COPD exacerbations&lt;/title&gt;&lt;secondary-title&gt;Thorax&lt;/secondary-title&gt;&lt;/titles&gt;&lt;periodical&gt;&lt;full-title&gt;Thorax&lt;/full-title&gt;&lt;abbr-1&gt;Thorax&lt;/abbr-1&gt;&lt;/periodical&gt;&lt;pages&gt;422-430&lt;/pages&gt;&lt;volume&gt;73&lt;/volume&gt;&lt;number&gt;5&lt;/number&gt;&lt;dates&gt;&lt;year&gt;2018&lt;/year&gt;&lt;pub-dates&gt;&lt;date&gt;01/31&amp;#xD;04/16/received&amp;#xD;11/29/revised&amp;#xD;12/05/accepted&lt;/date&gt;&lt;/pub-dates&gt;&lt;/dates&gt;&lt;publisher&gt;BMJ Publishing Group&lt;/publisher&gt;&lt;isbn&gt;0040-6376&amp;#xD;1468-3296&lt;/isbn&gt;&lt;accession-num&gt;PMC5909767&lt;/accession-num&gt;&lt;urls&gt;&lt;related-urls&gt;&lt;url&gt;http://www.ncbi.nlm.nih.gov/pmc/articles/PMC5909767/&lt;/url&gt;&lt;url&gt;https://thorax.bmj.com/content/thoraxjnl/73/5/422.full.pdf&lt;/url&gt;&lt;/related-urls&gt;&lt;/urls&gt;&lt;electronic-resource-num&gt;10.1136/thoraxjnl-2017-210408&lt;/electronic-resource-num&gt;&lt;remote-database-name&gt;PMC&lt;/remote-database-name&gt;&lt;/record&gt;&lt;/Cite&gt;&lt;/EndNote&gt;</w:instrText>
      </w:r>
      <w:r w:rsidR="005254E9">
        <w:fldChar w:fldCharType="separate"/>
      </w:r>
      <w:r w:rsidR="00B775ED" w:rsidRPr="00B775ED">
        <w:rPr>
          <w:noProof/>
          <w:vertAlign w:val="superscript"/>
        </w:rPr>
        <w:t>13</w:t>
      </w:r>
      <w:r w:rsidR="005254E9">
        <w:fldChar w:fldCharType="end"/>
      </w:r>
      <w:r w:rsidR="005254E9">
        <w:t xml:space="preserve">. </w:t>
      </w:r>
      <w:r w:rsidR="002616EA" w:rsidRPr="00822C0A">
        <w:t>It is unclear what the relationship between SAD and exacerbation frequency is and what the mechanistic links between the two features of COPD are</w:t>
      </w:r>
      <w:r w:rsidR="00D2178E" w:rsidRPr="00822C0A">
        <w:t>.</w:t>
      </w:r>
    </w:p>
    <w:p w14:paraId="4D52B03D" w14:textId="57CFBA57" w:rsidR="00627508" w:rsidRDefault="00627508" w:rsidP="00B34A22">
      <w:pPr>
        <w:spacing w:line="360" w:lineRule="auto"/>
        <w:ind w:firstLine="720"/>
        <w:jc w:val="both"/>
      </w:pPr>
      <w:r>
        <w:t>Changes in the small airways can be identified through i</w:t>
      </w:r>
      <w:r w:rsidR="00C664A6">
        <w:t>ncreases in v</w:t>
      </w:r>
      <w:r w:rsidR="009425AC" w:rsidRPr="008C3515">
        <w:t>entilation</w:t>
      </w:r>
      <w:r w:rsidR="009425AC">
        <w:t xml:space="preserve"> heterogeneity and gas trapping, however, there is no universally agreed gold standard for the measurement of this </w:t>
      </w:r>
      <w:r>
        <w:t>SAD</w:t>
      </w:r>
      <w:r w:rsidR="009425AC">
        <w:t xml:space="preserve">. </w:t>
      </w:r>
      <w:r w:rsidR="005F7691">
        <w:t>G</w:t>
      </w:r>
      <w:r w:rsidR="009425AC">
        <w:t>as trapping</w:t>
      </w:r>
      <w:r w:rsidR="007E5BEE">
        <w:t xml:space="preserve">, </w:t>
      </w:r>
      <w:r w:rsidR="009425AC">
        <w:t>an indirect measure of SAD</w:t>
      </w:r>
      <w:r w:rsidR="00E81454">
        <w:t>,</w:t>
      </w:r>
      <w:r w:rsidR="005F7691">
        <w:t xml:space="preserve"> can be assessed using a paired</w:t>
      </w:r>
      <w:r w:rsidR="0092371D">
        <w:t xml:space="preserve"> high resolution computed tomography (HR</w:t>
      </w:r>
      <w:r w:rsidR="005F7691">
        <w:t>CT</w:t>
      </w:r>
      <w:r w:rsidR="0092371D">
        <w:t>)</w:t>
      </w:r>
      <w:r w:rsidR="005F7691">
        <w:t xml:space="preserve"> scan and/or body plethysmography</w:t>
      </w:r>
      <w:r w:rsidR="009425AC">
        <w:fldChar w:fldCharType="begin">
          <w:fldData xml:space="preserve">PEVuZE5vdGU+PENpdGU+PEF1dGhvcj5SdXBwZWw8L0F1dGhvcj48WWVhcj4yMDEyPC9ZZWFyPjxS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B775ED">
        <w:instrText xml:space="preserve"> ADDIN EN.CITE </w:instrText>
      </w:r>
      <w:r w:rsidR="00B775ED">
        <w:fldChar w:fldCharType="begin">
          <w:fldData xml:space="preserve">PEVuZE5vdGU+PENpdGU+PEF1dGhvcj5SdXBwZWw8L0F1dGhvcj48WWVhcj4yMDEyPC9ZZWFyPjxS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B775ED">
        <w:instrText xml:space="preserve"> ADDIN EN.CITE.DATA </w:instrText>
      </w:r>
      <w:r w:rsidR="00B775ED">
        <w:fldChar w:fldCharType="end"/>
      </w:r>
      <w:r w:rsidR="009425AC">
        <w:fldChar w:fldCharType="separate"/>
      </w:r>
      <w:r w:rsidR="00B775ED" w:rsidRPr="00B775ED">
        <w:rPr>
          <w:noProof/>
          <w:vertAlign w:val="superscript"/>
        </w:rPr>
        <w:t>14,15</w:t>
      </w:r>
      <w:r w:rsidR="009425AC">
        <w:fldChar w:fldCharType="end"/>
      </w:r>
      <w:r w:rsidR="009425AC">
        <w:t xml:space="preserve">. </w:t>
      </w:r>
      <w:r w:rsidR="005F7691">
        <w:t xml:space="preserve">The </w:t>
      </w:r>
      <w:r>
        <w:t>HR</w:t>
      </w:r>
      <w:r w:rsidR="006E054E">
        <w:t xml:space="preserve">CT measure gives the </w:t>
      </w:r>
      <w:r w:rsidR="005F7691">
        <w:t xml:space="preserve">ratio of the Mean Lung Density (MLD) </w:t>
      </w:r>
      <w:r w:rsidR="006E054E">
        <w:t xml:space="preserve">of </w:t>
      </w:r>
      <w:r w:rsidR="004D51B2">
        <w:t xml:space="preserve">the </w:t>
      </w:r>
      <w:r w:rsidR="006E054E">
        <w:t>expirato</w:t>
      </w:r>
      <w:r>
        <w:t>ry scan</w:t>
      </w:r>
      <w:r w:rsidR="006E054E">
        <w:t xml:space="preserve"> to</w:t>
      </w:r>
      <w:r>
        <w:t xml:space="preserve"> the</w:t>
      </w:r>
      <w:r w:rsidR="006E054E">
        <w:t xml:space="preserve"> </w:t>
      </w:r>
      <w:r w:rsidR="00784A26">
        <w:t>inspirat</w:t>
      </w:r>
      <w:r>
        <w:t xml:space="preserve">ory scan </w:t>
      </w:r>
      <w:r w:rsidR="006E054E">
        <w:t>(MLD E/I)</w:t>
      </w:r>
      <w:r>
        <w:t>, re</w:t>
      </w:r>
      <w:r w:rsidR="00246CA6">
        <w:t>f</w:t>
      </w:r>
      <w:r>
        <w:t xml:space="preserve">lecting increased </w:t>
      </w:r>
      <w:r w:rsidR="006E054E">
        <w:t>low attenuation areas after expiration due to incomplete volume reduction</w:t>
      </w:r>
      <w:r w:rsidR="006E054E">
        <w:fldChar w:fldCharType="begin"/>
      </w:r>
      <w:r w:rsidR="00B775ED">
        <w:instrText xml:space="preserve"> ADDIN EN.CITE &lt;EndNote&gt;&lt;Cite&gt;&lt;Author&gt;Ostridge&lt;/Author&gt;&lt;Year&gt;2016&lt;/Year&gt;&lt;RecNum&gt;1274&lt;/RecNum&gt;&lt;DisplayText&gt;&lt;style face="superscript"&gt;16&lt;/style&gt;&lt;/DisplayText&gt;&lt;record&gt;&lt;rec-number&gt;1274&lt;/rec-number&gt;&lt;foreign-keys&gt;&lt;key app="EN" db-id="pvtptv5w8sx9ase5rwxppetwta2ep9p9vept" timestamp="1478526237"&gt;1274&lt;/key&gt;&lt;/foreign-keys&gt;&lt;ref-type name="Journal Article"&gt;17&lt;/ref-type&gt;&lt;contributors&gt;&lt;authors&gt;&lt;author&gt;Ostridge, Kristoffer&lt;/author&gt;&lt;author&gt;Wilkinson, Tom M.A.&lt;/author&gt;&lt;/authors&gt;&lt;/contributors&gt;&lt;titles&gt;&lt;title&gt;Present and future utility of computed tomography scanning in the assessment and management of COPD&lt;/title&gt;&lt;secondary-title&gt;European Respiratory Journal&lt;/secondary-title&gt;&lt;/titles&gt;&lt;periodical&gt;&lt;full-title&gt;European Respiratory Journal&lt;/full-title&gt;&lt;abbr-1&gt;Eur Respir J&lt;/abbr-1&gt;&lt;/periodical&gt;&lt;dates&gt;&lt;year&gt;2016&lt;/year&gt;&lt;/dates&gt;&lt;urls&gt;&lt;related-urls&gt;&lt;url&gt;http://erj.ersjournals.com/content/48/1/216&lt;/url&gt;&lt;url&gt;http://erj.ersjournals.com/content/erj/48/1/216.full.pdf&lt;/url&gt;&lt;/related-urls&gt;&lt;/urls&gt;&lt;electronic-resource-num&gt;10.1183/13993003.00041-2016&lt;/electronic-resource-num&gt;&lt;/record&gt;&lt;/Cite&gt;&lt;/EndNote&gt;</w:instrText>
      </w:r>
      <w:r w:rsidR="006E054E">
        <w:fldChar w:fldCharType="separate"/>
      </w:r>
      <w:r w:rsidR="00B775ED" w:rsidRPr="00B775ED">
        <w:rPr>
          <w:noProof/>
          <w:vertAlign w:val="superscript"/>
        </w:rPr>
        <w:t>16</w:t>
      </w:r>
      <w:r w:rsidR="006E054E">
        <w:fldChar w:fldCharType="end"/>
      </w:r>
      <w:r w:rsidR="006E054E">
        <w:t xml:space="preserve">. Body plethysmography yields a residual </w:t>
      </w:r>
      <w:r w:rsidR="006E054E" w:rsidRPr="006E054E">
        <w:t>volume to total lung capacity ratio (RV/TLC) which is also raised due to incomplete volume reduction as a result of pathology within the small airways</w:t>
      </w:r>
      <w:r w:rsidR="00E37795">
        <w:t>.</w:t>
      </w:r>
      <w:r w:rsidR="006E054E">
        <w:t xml:space="preserve"> </w:t>
      </w:r>
      <w:r w:rsidR="00D92D21">
        <w:t xml:space="preserve">Although not yet adopted into routine clinical practice, </w:t>
      </w:r>
      <w:r w:rsidR="00270DA8">
        <w:t xml:space="preserve">measures derived from </w:t>
      </w:r>
      <w:r w:rsidR="00D92D21">
        <w:t xml:space="preserve">the Forced Oscillation Technique (FOT) and the Multiple Breath Nitrogen Washout (MBNW) </w:t>
      </w:r>
      <w:r w:rsidR="00492235">
        <w:t xml:space="preserve">have been shown to associate with </w:t>
      </w:r>
      <w:r w:rsidR="003F334B">
        <w:t>ventilation heterogeneity</w:t>
      </w:r>
      <w:r w:rsidR="00A02AF2">
        <w:t xml:space="preserve"> attributed to SAD</w:t>
      </w:r>
      <w:r w:rsidR="000F328F">
        <w:t xml:space="preserve"> in asthma and COPD</w:t>
      </w:r>
      <w:r w:rsidR="003F334B">
        <w:t xml:space="preserve"> </w:t>
      </w:r>
      <w:r w:rsidR="00943A6B">
        <w:t xml:space="preserve">with </w:t>
      </w:r>
      <w:r w:rsidR="007C3804">
        <w:t>MBNW</w:t>
      </w:r>
      <w:r w:rsidR="00943A6B">
        <w:t xml:space="preserve"> </w:t>
      </w:r>
      <w:r w:rsidR="005E29A6">
        <w:t>recently</w:t>
      </w:r>
      <w:r w:rsidR="00A26E37">
        <w:t xml:space="preserve"> </w:t>
      </w:r>
      <w:r w:rsidR="00943A6B">
        <w:t>shown to be feasible in COPD</w:t>
      </w:r>
      <w:r w:rsidR="000F328F">
        <w:t xml:space="preserve"> populations</w:t>
      </w:r>
      <w:r w:rsidR="00943A6B">
        <w:fldChar w:fldCharType="begin">
          <w:fldData xml:space="preserve">PEVuZE5vdGU+PENpdGU+PEF1dGhvcj5CZWxsPC9BdXRob3I+PFllYXI+MjAxODwvWWVhcj48UmVj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</w:fldData>
        </w:fldChar>
      </w:r>
      <w:r w:rsidR="00B775ED">
        <w:instrText xml:space="preserve"> ADDIN EN.CITE </w:instrText>
      </w:r>
      <w:r w:rsidR="00B775ED">
        <w:fldChar w:fldCharType="begin">
          <w:fldData xml:space="preserve">PEVuZE5vdGU+PENpdGU+PEF1dGhvcj5CZWxsPC9BdXRob3I+PFllYXI+MjAxODwvWWVhcj48UmVj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</w:fldData>
        </w:fldChar>
      </w:r>
      <w:r w:rsidR="00B775ED">
        <w:instrText xml:space="preserve"> ADDIN EN.CITE.DATA </w:instrText>
      </w:r>
      <w:r w:rsidR="00B775ED">
        <w:fldChar w:fldCharType="end"/>
      </w:r>
      <w:r w:rsidR="00943A6B">
        <w:fldChar w:fldCharType="separate"/>
      </w:r>
      <w:r w:rsidR="00B775ED" w:rsidRPr="00B775ED">
        <w:rPr>
          <w:noProof/>
          <w:vertAlign w:val="superscript"/>
        </w:rPr>
        <w:t>17,18</w:t>
      </w:r>
      <w:r w:rsidR="00943A6B">
        <w:fldChar w:fldCharType="end"/>
      </w:r>
      <w:r w:rsidR="00943A6B">
        <w:t xml:space="preserve">. </w:t>
      </w:r>
    </w:p>
    <w:p w14:paraId="2D2EFB6D" w14:textId="3336A343" w:rsidR="004C44EC" w:rsidRDefault="00943A6B" w:rsidP="00B34A22">
      <w:pPr>
        <w:spacing w:line="360" w:lineRule="auto"/>
        <w:ind w:firstLine="720"/>
        <w:jc w:val="both"/>
      </w:pPr>
      <w:r w:rsidRPr="00943A6B">
        <w:t>FOT uses pressure oscillations during normal breathing to examine the resultant flow pressure relationship and calculate resistance (R) and reactance (X) of the airways and lung tissue</w:t>
      </w:r>
      <w:r w:rsidR="00A26E37">
        <w:fldChar w:fldCharType="begin"/>
      </w:r>
      <w:r w:rsidR="00B775ED">
        <w:instrText xml:space="preserve"> ADDIN EN.CITE &lt;EndNote&gt;&lt;Cite&gt;&lt;Author&gt;Goldman&lt;/Author&gt;&lt;Year&gt;2005&lt;/Year&gt;&lt;RecNum&gt;1509&lt;/RecNum&gt;&lt;DisplayText&gt;&lt;style face="superscript"&gt;19&lt;/style&gt;&lt;/DisplayText&gt;&lt;record&gt;&lt;rec-number&gt;1509&lt;/rec-number&gt;&lt;foreign-keys&gt;&lt;key app="EN" db-id="pvtptv5w8sx9ase5rwxppetwta2ep9p9vept" timestamp="1509037996"&gt;1509&lt;/key&gt;&lt;/foreign-keys&gt;&lt;ref-type name="Journal Article"&gt;17&lt;/ref-type&gt;&lt;contributors&gt;&lt;authors&gt;&lt;author&gt;Goldman, Michael D.&lt;/author&gt;&lt;author&gt;Saadeh, Constantine&lt;/author&gt;&lt;author&gt;Ross, David&lt;/author&gt;&lt;/authors&gt;&lt;/contributors&gt;&lt;titles&gt;&lt;title&gt;Clinical applications of forced oscillation to assess peripheral airway function&lt;/title&gt;&lt;secondary-title&gt;Respiratory Physiology &amp;amp; Neurobiology&lt;/secondary-title&gt;&lt;/titles&gt;&lt;periodical&gt;&lt;full-title&gt;Respiratory Physiology &amp;amp; Neurobiology&lt;/full-title&gt;&lt;abbr-1&gt;Respir Physiolo Neurobiol&lt;/abbr-1&gt;&lt;/periodical&gt;&lt;pages&gt;179-194&lt;/pages&gt;&lt;volume&gt;148&lt;/volume&gt;&lt;number&gt;1&lt;/number&gt;&lt;keywords&gt;&lt;keyword&gt;Respiratory resistance&lt;/keyword&gt;&lt;keyword&gt;Respiratory reactance&lt;/keyword&gt;&lt;/keywords&gt;&lt;dates&gt;&lt;year&gt;2005&lt;/year&gt;&lt;pub-dates&gt;&lt;date&gt;2005/08/25/&lt;/date&gt;&lt;/pub-dates&gt;&lt;/dates&gt;&lt;isbn&gt;1569-9048&lt;/isbn&gt;&lt;urls&gt;&lt;related-urls&gt;&lt;url&gt;http://www.sciencedirect.com/science/article/pii/S156990480500159X&lt;/url&gt;&lt;/related-urls&gt;&lt;/urls&gt;&lt;electronic-resource-num&gt;https://doi.org/10.1016/j.resp.2005.05.026&lt;/electronic-resource-num&gt;&lt;/record&gt;&lt;/Cite&gt;&lt;/EndNote&gt;</w:instrText>
      </w:r>
      <w:r w:rsidR="00A26E37">
        <w:fldChar w:fldCharType="separate"/>
      </w:r>
      <w:r w:rsidR="00B775ED" w:rsidRPr="00B775ED">
        <w:rPr>
          <w:noProof/>
          <w:vertAlign w:val="superscript"/>
        </w:rPr>
        <w:t>19</w:t>
      </w:r>
      <w:r w:rsidR="00A26E37">
        <w:fldChar w:fldCharType="end"/>
      </w:r>
      <w:r w:rsidR="00A26E37">
        <w:t>.</w:t>
      </w:r>
      <w:r w:rsidR="00C546D7">
        <w:t xml:space="preserve"> </w:t>
      </w:r>
      <w:r w:rsidRPr="00943A6B">
        <w:t>In COPD, narrowing of the small airways results in frequency dependence of resistance , denoted as R5-R19 and an increased low frequency reactance are</w:t>
      </w:r>
      <w:r w:rsidRPr="004F46C1">
        <w:t>a (AX)</w:t>
      </w:r>
      <w:r w:rsidR="00274553" w:rsidRPr="004F46C1">
        <w:t xml:space="preserve"> </w:t>
      </w:r>
      <w:r w:rsidR="00274553" w:rsidRPr="00864B29">
        <w:t xml:space="preserve">due to </w:t>
      </w:r>
      <w:r w:rsidR="003C1E6C" w:rsidRPr="004F46C1">
        <w:t xml:space="preserve">oscillations </w:t>
      </w:r>
      <w:r w:rsidR="00274553" w:rsidRPr="00864B29">
        <w:t xml:space="preserve">being unable to access the smaller airways as </w:t>
      </w:r>
      <w:r w:rsidR="003C1E6C" w:rsidRPr="004F46C1">
        <w:t>peripheral lung units are derecruited</w:t>
      </w:r>
      <w:r w:rsidR="0036702B" w:rsidRPr="004F46C1">
        <w:fldChar w:fldCharType="begin">
          <w:fldData xml:space="preserve">PEVuZE5vdGU+PENpdGU+PEF1dGhvcj5Hb2xkbWFuPC9BdXRob3I+PFllYXI+MjAwNTwvWWVhcj48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</w:fldData>
        </w:fldChar>
      </w:r>
      <w:r w:rsidR="00B775ED">
        <w:instrText xml:space="preserve"> ADDIN EN.CITE </w:instrText>
      </w:r>
      <w:r w:rsidR="00B775ED">
        <w:fldChar w:fldCharType="begin">
          <w:fldData xml:space="preserve">PEVuZE5vdGU+PENpdGU+PEF1dGhvcj5Hb2xkbWFuPC9BdXRob3I+PFllYXI+MjAwNTwvWWVhcj48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</w:fldData>
        </w:fldChar>
      </w:r>
      <w:r w:rsidR="00B775ED">
        <w:instrText xml:space="preserve"> ADDIN EN.CITE.DATA </w:instrText>
      </w:r>
      <w:r w:rsidR="00B775ED">
        <w:fldChar w:fldCharType="end"/>
      </w:r>
      <w:r w:rsidR="0036702B" w:rsidRPr="004F46C1">
        <w:fldChar w:fldCharType="separate"/>
      </w:r>
      <w:r w:rsidR="00B775ED" w:rsidRPr="00B775ED">
        <w:rPr>
          <w:noProof/>
          <w:vertAlign w:val="superscript"/>
        </w:rPr>
        <w:t>19,20</w:t>
      </w:r>
      <w:r w:rsidR="0036702B" w:rsidRPr="004F46C1">
        <w:fldChar w:fldCharType="end"/>
      </w:r>
      <w:r w:rsidR="00F2255D">
        <w:t>.</w:t>
      </w:r>
      <w:r w:rsidR="00DC1C18">
        <w:t xml:space="preserve"> </w:t>
      </w:r>
      <w:r w:rsidR="00BE763E">
        <w:t>R5-R19 may be elevated due to either</w:t>
      </w:r>
      <w:r w:rsidR="00D06B4B">
        <w:t xml:space="preserve"> upper airways shunting </w:t>
      </w:r>
      <w:r w:rsidR="0068184C">
        <w:t>(</w:t>
      </w:r>
      <w:r w:rsidR="00D06B4B">
        <w:t>especially during airways obstruction</w:t>
      </w:r>
      <w:r w:rsidR="0068184C">
        <w:t>)</w:t>
      </w:r>
      <w:r w:rsidR="00953C26">
        <w:fldChar w:fldCharType="begin">
          <w:fldData xml:space="preserve">PEVuZE5vdGU+PENpdGU+PEF1dGhvcj5CYXRlczwvQXV0aG9yPjxZZWFyPjIwMTk8L1llYXI+PFJl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</w:fldData>
        </w:fldChar>
      </w:r>
      <w:r w:rsidR="00B775ED">
        <w:instrText xml:space="preserve"> ADDIN EN.CITE </w:instrText>
      </w:r>
      <w:r w:rsidR="00B775ED">
        <w:fldChar w:fldCharType="begin">
          <w:fldData xml:space="preserve">PEVuZE5vdGU+PENpdGU+PEF1dGhvcj5CYXRlczwvQXV0aG9yPjxZZWFyPjIwMTk8L1llYXI+PFJl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</w:fldData>
        </w:fldChar>
      </w:r>
      <w:r w:rsidR="00B775ED">
        <w:instrText xml:space="preserve"> ADDIN EN.CITE.DATA </w:instrText>
      </w:r>
      <w:r w:rsidR="00B775ED">
        <w:fldChar w:fldCharType="end"/>
      </w:r>
      <w:r w:rsidR="00953C26">
        <w:fldChar w:fldCharType="separate"/>
      </w:r>
      <w:r w:rsidR="00B775ED" w:rsidRPr="00B775ED">
        <w:rPr>
          <w:noProof/>
          <w:vertAlign w:val="superscript"/>
        </w:rPr>
        <w:t>21,22</w:t>
      </w:r>
      <w:r w:rsidR="00953C26">
        <w:fldChar w:fldCharType="end"/>
      </w:r>
      <w:r w:rsidR="00D06741">
        <w:t xml:space="preserve">, </w:t>
      </w:r>
      <w:r w:rsidR="00BE763E">
        <w:t>widespread airways constrictio</w:t>
      </w:r>
      <w:r w:rsidR="001430C1">
        <w:t xml:space="preserve">n, </w:t>
      </w:r>
      <w:r w:rsidR="00E86A7A">
        <w:t xml:space="preserve">or </w:t>
      </w:r>
      <w:r w:rsidR="00BE763E">
        <w:t>heterogeneity of constriction</w:t>
      </w:r>
      <w:r w:rsidR="009835D8">
        <w:fldChar w:fldCharType="begin">
          <w:fldData xml:space="preserve">PEVuZE5vdGU+PENpdGU+PEF1dGhvcj5MdXRjaGVuPC9BdXRob3I+PFllYXI+MTk5NzwvWWVhcj48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MTE5Mi0yMDE8L3BhZ2Vz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</w:fldData>
        </w:fldChar>
      </w:r>
      <w:r w:rsidR="00B775ED">
        <w:instrText xml:space="preserve"> ADDIN EN.CITE </w:instrText>
      </w:r>
      <w:r w:rsidR="00B775ED">
        <w:fldChar w:fldCharType="begin">
          <w:fldData xml:space="preserve">PEVuZE5vdGU+PENpdGU+PEF1dGhvcj5MdXRjaGVuPC9BdXRob3I+PFllYXI+MTk5NzwvWWVhcj48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MTE5Mi0yMDE8L3BhZ2Vz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</w:fldData>
        </w:fldChar>
      </w:r>
      <w:r w:rsidR="00B775ED">
        <w:instrText xml:space="preserve"> ADDIN EN.CITE.DATA </w:instrText>
      </w:r>
      <w:r w:rsidR="00B775ED">
        <w:fldChar w:fldCharType="end"/>
      </w:r>
      <w:r w:rsidR="009835D8">
        <w:fldChar w:fldCharType="separate"/>
      </w:r>
      <w:r w:rsidR="00B775ED" w:rsidRPr="00B775ED">
        <w:rPr>
          <w:noProof/>
          <w:vertAlign w:val="superscript"/>
        </w:rPr>
        <w:t>23</w:t>
      </w:r>
      <w:r w:rsidR="009835D8">
        <w:fldChar w:fldCharType="end"/>
      </w:r>
      <w:r w:rsidR="0072765B">
        <w:t>and studies</w:t>
      </w:r>
      <w:r w:rsidR="00554F20">
        <w:t xml:space="preserve"> </w:t>
      </w:r>
      <w:r w:rsidR="0072765B">
        <w:t>u</w:t>
      </w:r>
      <w:r w:rsidR="00554F20">
        <w:t xml:space="preserve">sing </w:t>
      </w:r>
      <w:r w:rsidR="00554F20" w:rsidRPr="00554F20">
        <w:t xml:space="preserve">computational modelling </w:t>
      </w:r>
      <w:r w:rsidR="0072765B">
        <w:t xml:space="preserve">have </w:t>
      </w:r>
      <w:r w:rsidR="00554F20" w:rsidRPr="00554F20">
        <w:t>demonstrated</w:t>
      </w:r>
      <w:r w:rsidR="0042506A">
        <w:t xml:space="preserve"> that</w:t>
      </w:r>
      <w:r w:rsidR="00BB7135">
        <w:t xml:space="preserve"> </w:t>
      </w:r>
      <w:r w:rsidR="0072765B">
        <w:t xml:space="preserve">these </w:t>
      </w:r>
      <w:r w:rsidR="00554F20" w:rsidRPr="00554F20">
        <w:t>measures are most impacted by narrowing of the small airways</w:t>
      </w:r>
      <w:r w:rsidR="0060527D">
        <w:fldChar w:fldCharType="begin">
          <w:fldData xml:space="preserve">PEVuZE5vdGU+PENpdGU+PEF1dGhvcj5Gb3k8L0F1dGhvcj48WWVhcj4yMDE5PC9ZZWFyPjxSZWNO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</w:fldData>
        </w:fldChar>
      </w:r>
      <w:r w:rsidR="00B775ED">
        <w:instrText xml:space="preserve"> ADDIN EN.CITE </w:instrText>
      </w:r>
      <w:r w:rsidR="00B775ED">
        <w:fldChar w:fldCharType="begin">
          <w:fldData xml:space="preserve">PEVuZE5vdGU+PENpdGU+PEF1dGhvcj5Gb3k8L0F1dGhvcj48WWVhcj4yMDE5PC9ZZWFyPjxSZWNO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</w:fldData>
        </w:fldChar>
      </w:r>
      <w:r w:rsidR="00B775ED">
        <w:instrText xml:space="preserve"> ADDIN EN.CITE.DATA </w:instrText>
      </w:r>
      <w:r w:rsidR="00B775ED">
        <w:fldChar w:fldCharType="end"/>
      </w:r>
      <w:r w:rsidR="0060527D">
        <w:fldChar w:fldCharType="separate"/>
      </w:r>
      <w:r w:rsidR="00B775ED" w:rsidRPr="00B775ED">
        <w:rPr>
          <w:noProof/>
          <w:vertAlign w:val="superscript"/>
        </w:rPr>
        <w:t>24</w:t>
      </w:r>
      <w:r w:rsidR="0060527D">
        <w:fldChar w:fldCharType="end"/>
      </w:r>
      <w:r w:rsidR="004F46C1">
        <w:t xml:space="preserve">. </w:t>
      </w:r>
      <w:r w:rsidR="00B85213">
        <w:t xml:space="preserve">Both </w:t>
      </w:r>
      <w:r w:rsidR="0090428C">
        <w:t>R5-R19 and AX have been shown to reflect small airways abnormalities and will therefore be used as a marker of small airways dysfunction in this analysis</w:t>
      </w:r>
      <w:r w:rsidR="00B85213">
        <w:fldChar w:fldCharType="begin"/>
      </w:r>
      <w:r w:rsidR="00B775ED">
        <w:instrText xml:space="preserve"> ADDIN EN.CITE &lt;EndNote&gt;&lt;Cite&gt;&lt;Author&gt;Goldman&lt;/Author&gt;&lt;Year&gt;2005&lt;/Year&gt;&lt;RecNum&gt;1509&lt;/RecNum&gt;&lt;DisplayText&gt;&lt;style face="superscript"&gt;19&lt;/style&gt;&lt;/DisplayText&gt;&lt;record&gt;&lt;rec-number&gt;1509&lt;/rec-number&gt;&lt;foreign-keys&gt;&lt;key app="EN" db-id="pvtptv5w8sx9ase5rwxppetwta2ep9p9vept" timestamp="1509037996"&gt;1509&lt;/key&gt;&lt;/foreign-keys&gt;&lt;ref-type name="Journal Article"&gt;17&lt;/ref-type&gt;&lt;contributors&gt;&lt;authors&gt;&lt;author&gt;Goldman, Michael D.&lt;/author&gt;&lt;author&gt;Saadeh, Constantine&lt;/author&gt;&lt;author&gt;Ross, David&lt;/author&gt;&lt;/authors&gt;&lt;/contributors&gt;&lt;titles&gt;&lt;title&gt;Clinical applications of forced oscillation to assess peripheral airway function&lt;/title&gt;&lt;secondary-title&gt;Respiratory Physiology &amp;amp; Neurobiology&lt;/secondary-title&gt;&lt;/titles&gt;&lt;periodical&gt;&lt;full-title&gt;Respiratory Physiology &amp;amp; Neurobiology&lt;/full-title&gt;&lt;abbr-1&gt;Respir Physiolo Neurobiol&lt;/abbr-1&gt;&lt;/periodical&gt;&lt;pages&gt;179-194&lt;/pages&gt;&lt;volume&gt;148&lt;/volume&gt;&lt;number&gt;1&lt;/number&gt;&lt;keywords&gt;&lt;keyword&gt;Respiratory resistance&lt;/keyword&gt;&lt;keyword&gt;Respiratory reactance&lt;/keyword&gt;&lt;/keywords&gt;&lt;dates&gt;&lt;year&gt;2005&lt;/year&gt;&lt;pub-dates&gt;&lt;date&gt;2005/08/25/&lt;/date&gt;&lt;/pub-dates&gt;&lt;/dates&gt;&lt;isbn&gt;1569-9048&lt;/isbn&gt;&lt;urls&gt;&lt;related-urls&gt;&lt;url&gt;http://www.sciencedirect.com/science/article/pii/S156990480500159X&lt;/url&gt;&lt;/related-urls&gt;&lt;/urls&gt;&lt;electronic-resource-num&gt;https://doi.org/10.1016/j.resp.2005.05.026&lt;/electronic-resource-num&gt;&lt;/record&gt;&lt;/Cite&gt;&lt;/EndNote&gt;</w:instrText>
      </w:r>
      <w:r w:rsidR="00B85213">
        <w:fldChar w:fldCharType="separate"/>
      </w:r>
      <w:r w:rsidR="00B775ED" w:rsidRPr="00B775ED">
        <w:rPr>
          <w:noProof/>
          <w:vertAlign w:val="superscript"/>
        </w:rPr>
        <w:t>19</w:t>
      </w:r>
      <w:r w:rsidR="00B85213">
        <w:fldChar w:fldCharType="end"/>
      </w:r>
      <w:r w:rsidR="003C1E6C">
        <w:t xml:space="preserve">. </w:t>
      </w:r>
      <w:r w:rsidRPr="00943A6B">
        <w:t>The MBNW test measures ventilation heterogeneity and is able to compartmentalize that within the conducting airways (S</w:t>
      </w:r>
      <w:r w:rsidRPr="00943A6B">
        <w:rPr>
          <w:vertAlign w:val="subscript"/>
        </w:rPr>
        <w:t>cond</w:t>
      </w:r>
      <w:r w:rsidRPr="00943A6B">
        <w:t>) and that within the acinar (S</w:t>
      </w:r>
      <w:r w:rsidRPr="00943A6B">
        <w:rPr>
          <w:vertAlign w:val="subscript"/>
        </w:rPr>
        <w:t>acin</w:t>
      </w:r>
      <w:r w:rsidRPr="00943A6B">
        <w:t>) regions of the lung</w:t>
      </w:r>
      <w:r w:rsidRPr="00943A6B">
        <w:fldChar w:fldCharType="begin">
          <w:fldData xml:space="preserve">PEVuZE5vdGU+PENpdGU+PEF1dGhvcj5WRVJCQU5DSzwvQXV0aG9yPjxZZWFyPjE5OTg8L1llYXI+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zg5LTk1PC9wYWdlcz48dm9sdW1lPjY3PC92b2x1bWU+PG51bWJlcj45PC9udW1iZXI+PGVkaXRp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</w:fldData>
        </w:fldChar>
      </w:r>
      <w:r w:rsidR="00B775ED">
        <w:instrText xml:space="preserve"> ADDIN EN.CITE </w:instrText>
      </w:r>
      <w:r w:rsidR="00B775ED">
        <w:fldChar w:fldCharType="begin">
          <w:fldData xml:space="preserve">PEVuZE5vdGU+PENpdGU+PEF1dGhvcj5WRVJCQU5DSzwvQXV0aG9yPjxZZWFyPjE5OTg8L1llYXI+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zg5LTk1PC9wYWdlcz48dm9sdW1lPjY3PC92b2x1bWU+PG51bWJlcj45PC9udW1iZXI+PGVkaXRp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</w:fldData>
        </w:fldChar>
      </w:r>
      <w:r w:rsidR="00B775ED">
        <w:instrText xml:space="preserve"> ADDIN EN.CITE.DATA </w:instrText>
      </w:r>
      <w:r w:rsidR="00B775ED">
        <w:fldChar w:fldCharType="end"/>
      </w:r>
      <w:r w:rsidRPr="00943A6B">
        <w:fldChar w:fldCharType="separate"/>
      </w:r>
      <w:r w:rsidR="00B775ED" w:rsidRPr="00B775ED">
        <w:rPr>
          <w:noProof/>
          <w:vertAlign w:val="superscript"/>
        </w:rPr>
        <w:t>25-27</w:t>
      </w:r>
      <w:r w:rsidRPr="00943A6B">
        <w:fldChar w:fldCharType="end"/>
      </w:r>
      <w:r w:rsidRPr="00943A6B">
        <w:t>. S</w:t>
      </w:r>
      <w:r w:rsidRPr="00943A6B">
        <w:rPr>
          <w:vertAlign w:val="subscript"/>
        </w:rPr>
        <w:t>acin</w:t>
      </w:r>
      <w:r w:rsidRPr="00943A6B">
        <w:t xml:space="preserve"> is increased in COPD</w:t>
      </w:r>
      <w:r w:rsidRPr="00943A6B">
        <w:fldChar w:fldCharType="begin">
          <w:fldData xml:space="preserve">PEVuZE5vdGU+PENpdGU+PEF1dGhvcj5WRVJCQU5DSzwvQXV0aG9yPjxZZWFyPjE5OTg8L1llYXI+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=
</w:fldData>
        </w:fldChar>
      </w:r>
      <w:r w:rsidR="00B775ED">
        <w:instrText xml:space="preserve"> ADDIN EN.CITE </w:instrText>
      </w:r>
      <w:r w:rsidR="00B775ED">
        <w:fldChar w:fldCharType="begin">
          <w:fldData xml:space="preserve">PEVuZE5vdGU+PENpdGU+PEF1dGhvcj5WRVJCQU5DSzwvQXV0aG9yPjxZZWFyPjE5OTg8L1llYXI+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=
</w:fldData>
        </w:fldChar>
      </w:r>
      <w:r w:rsidR="00B775ED">
        <w:instrText xml:space="preserve"> ADDIN EN.CITE.DATA </w:instrText>
      </w:r>
      <w:r w:rsidR="00B775ED">
        <w:fldChar w:fldCharType="end"/>
      </w:r>
      <w:r w:rsidRPr="00943A6B">
        <w:fldChar w:fldCharType="separate"/>
      </w:r>
      <w:r w:rsidR="00B775ED" w:rsidRPr="00B775ED">
        <w:rPr>
          <w:noProof/>
          <w:vertAlign w:val="superscript"/>
        </w:rPr>
        <w:t>25,28</w:t>
      </w:r>
      <w:r w:rsidRPr="00943A6B">
        <w:fldChar w:fldCharType="end"/>
      </w:r>
      <w:r w:rsidRPr="00943A6B">
        <w:t xml:space="preserve"> and this can be due to uneven narrowing of small airways, parenchyma</w:t>
      </w:r>
      <w:r w:rsidR="00080088">
        <w:t>l</w:t>
      </w:r>
      <w:r w:rsidRPr="00943A6B">
        <w:t xml:space="preserve"> destruction and/or loss of patent terminal bronchioles</w:t>
      </w:r>
      <w:r w:rsidR="00F2255D">
        <w:fldChar w:fldCharType="begin">
          <w:fldData xml:space="preserve">PEVuZE5vdGU+PENpdGU+PEF1dGhvcj5WYW4gTXV5bGVtPC9BdXRob3I+PFllYXI+MTk5MjwvWWVh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xNjMzLTE2MzU8L3Bh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c4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</w:fldData>
        </w:fldChar>
      </w:r>
      <w:r w:rsidR="00B775ED">
        <w:instrText xml:space="preserve"> ADDIN EN.CITE </w:instrText>
      </w:r>
      <w:r w:rsidR="00B775ED">
        <w:fldChar w:fldCharType="begin">
          <w:fldData xml:space="preserve">PEVuZE5vdGU+PENpdGU+PEF1dGhvcj5WYW4gTXV5bGVtPC9BdXRob3I+PFllYXI+MTk5MjwvWWVh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xNjMzLTE2MzU8L3Bh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c4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</w:fldData>
        </w:fldChar>
      </w:r>
      <w:r w:rsidR="00B775ED">
        <w:instrText xml:space="preserve"> ADDIN EN.CITE.DATA </w:instrText>
      </w:r>
      <w:r w:rsidR="00B775ED">
        <w:fldChar w:fldCharType="end"/>
      </w:r>
      <w:r w:rsidR="00F2255D">
        <w:fldChar w:fldCharType="separate"/>
      </w:r>
      <w:r w:rsidR="00B775ED" w:rsidRPr="00B775ED">
        <w:rPr>
          <w:noProof/>
          <w:vertAlign w:val="superscript"/>
        </w:rPr>
        <w:t>27,29,30</w:t>
      </w:r>
      <w:r w:rsidR="00F2255D">
        <w:fldChar w:fldCharType="end"/>
      </w:r>
      <w:r w:rsidR="00F2255D">
        <w:t>.</w:t>
      </w:r>
      <w:r w:rsidR="00D21667">
        <w:t xml:space="preserve"> </w:t>
      </w:r>
      <w:r w:rsidR="00592D83">
        <w:t>An advantage of FOT over MBNW is that it is quick and easy for subjects to complete compared to MBNW which takes longer and may not be as repeatable</w:t>
      </w:r>
      <w:r w:rsidR="00592D83">
        <w:fldChar w:fldCharType="begin"/>
      </w:r>
      <w:r w:rsidR="00B775ED">
        <w:instrText xml:space="preserve"> ADDIN EN.CITE &lt;EndNote&gt;&lt;Cite&gt;&lt;Author&gt;McNulty&lt;/Author&gt;&lt;Year&gt;2014&lt;/Year&gt;&lt;RecNum&gt;961&lt;/RecNum&gt;&lt;DisplayText&gt;&lt;style face="superscript"&gt;31&lt;/style&gt;&lt;/DisplayText&gt;&lt;record&gt;&lt;rec-number&gt;961&lt;/rec-number&gt;&lt;foreign-keys&gt;&lt;key app="EN" db-id="pvtptv5w8sx9ase5rwxppetwta2ep9p9vept" timestamp="1437409533"&gt;961&lt;/key&gt;&lt;key app="ENWeb" db-id=""&gt;0&lt;/key&gt;&lt;/foreign-keys&gt;&lt;ref-type name="Journal Article"&gt;17&lt;/ref-type&gt;&lt;contributors&gt;&lt;authors&gt;&lt;author&gt;McNulty, William&lt;/author&gt;&lt;author&gt;Usmani, Omar S.&lt;/author&gt;&lt;/authors&gt;&lt;/contributors&gt;&lt;titles&gt;&lt;title&gt;Techniques of assessing small airways dysfunction&lt;/title&gt;&lt;secondary-title&gt;European Clinical Respiratory Journal&lt;/secondary-title&gt;&lt;/titles&gt;&lt;periodical&gt;&lt;full-title&gt;European Clinical Respiratory Journal&lt;/full-title&gt;&lt;/periodical&gt;&lt;volume&gt;1&lt;/volume&gt;&lt;number&gt;0&lt;/number&gt;&lt;dates&gt;&lt;year&gt;2014&lt;/year&gt;&lt;/dates&gt;&lt;isbn&gt;2001-8525&lt;/isbn&gt;&lt;urls&gt;&lt;related-urls&gt;&lt;url&gt;http://www.ecrj.net/index.php/ecrj/article/download/25898/36320&lt;/url&gt;&lt;/related-urls&gt;&lt;/urls&gt;&lt;electronic-resource-num&gt;10.3402/ecrj.v1.25898&lt;/electronic-resource-num&gt;&lt;/record&gt;&lt;/Cite&gt;&lt;/EndNote&gt;</w:instrText>
      </w:r>
      <w:r w:rsidR="00592D83">
        <w:fldChar w:fldCharType="separate"/>
      </w:r>
      <w:r w:rsidR="00B775ED" w:rsidRPr="00B775ED">
        <w:rPr>
          <w:noProof/>
          <w:vertAlign w:val="superscript"/>
        </w:rPr>
        <w:t>31</w:t>
      </w:r>
      <w:r w:rsidR="00592D83">
        <w:fldChar w:fldCharType="end"/>
      </w:r>
      <w:r w:rsidR="00592D83">
        <w:t>.</w:t>
      </w:r>
    </w:p>
    <w:p w14:paraId="198640D5" w14:textId="4E3A7C9C" w:rsidR="006462C9" w:rsidRDefault="00AA33F5" w:rsidP="00B34A22">
      <w:pPr>
        <w:spacing w:line="360" w:lineRule="auto"/>
        <w:ind w:firstLine="720"/>
        <w:jc w:val="both"/>
      </w:pPr>
      <w:r>
        <w:t>Significant small airways dysfunction has been described in COPD compared to health</w:t>
      </w:r>
      <w:r>
        <w:fldChar w:fldCharType="begin">
          <w:fldData xml:space="preserve">PEVuZE5vdGU+PENpdGU+PEF1dGhvcj5PJmFwb3M7RG9ubmVsbDwvQXV0aG9yPjxZZWFyPjIwMDQ8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zg5LTk1PC9wYWdlcz48dm9sdW1lPjY3PC92b2x1bWU+PG51bWJlcj45PC9u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</w:fldData>
        </w:fldChar>
      </w:r>
      <w:r w:rsidR="00E42F01">
        <w:instrText xml:space="preserve"> ADDIN EN.CITE </w:instrText>
      </w:r>
      <w:r w:rsidR="00E42F01">
        <w:fldChar w:fldCharType="begin">
          <w:fldData xml:space="preserve">PEVuZE5vdGU+PENpdGU+PEF1dGhvcj5PJmFwb3M7RG9ubmVsbDwvQXV0aG9yPjxZZWFyPjIwMDQ8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zg5LTk1PC9wYWdlcz48dm9sdW1lPjY3PC92b2x1bWU+PG51bWJlcj45PC9u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</w:fldData>
        </w:fldChar>
      </w:r>
      <w:r w:rsidR="00E42F01">
        <w:instrText xml:space="preserve"> ADDIN EN.CITE.DATA </w:instrText>
      </w:r>
      <w:r w:rsidR="00E42F01">
        <w:fldChar w:fldCharType="end"/>
      </w:r>
      <w:r>
        <w:fldChar w:fldCharType="separate"/>
      </w:r>
      <w:r w:rsidR="00E42F01" w:rsidRPr="00E42F01">
        <w:rPr>
          <w:noProof/>
          <w:vertAlign w:val="superscript"/>
        </w:rPr>
        <w:t>2,27,28,32</w:t>
      </w:r>
      <w:r>
        <w:fldChar w:fldCharType="end"/>
      </w:r>
      <w:r w:rsidR="0032343D">
        <w:t xml:space="preserve"> but there is mixed literature about the clinical relevance of small airways dysfunction in COPD</w:t>
      </w:r>
      <w:r w:rsidR="0032343D">
        <w:fldChar w:fldCharType="begin">
          <w:fldData xml:space="preserve">PEVuZE5vdGU+PENpdGU+PEF1dGhvcj5Hb3ZlPC9BdXRob3I+PFllYXI+MjAxODwvWWVhcj48UmVj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</w:fldData>
        </w:fldChar>
      </w:r>
      <w:r w:rsidR="00B775ED">
        <w:instrText xml:space="preserve"> ADDIN EN.CITE </w:instrText>
      </w:r>
      <w:r w:rsidR="00B775ED">
        <w:fldChar w:fldCharType="begin">
          <w:fldData xml:space="preserve">PEVuZE5vdGU+PENpdGU+PEF1dGhvcj5Hb3ZlPC9BdXRob3I+PFllYXI+MjAxODwvWWVhcj48UmVj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</w:fldData>
        </w:fldChar>
      </w:r>
      <w:r w:rsidR="00B775ED">
        <w:instrText xml:space="preserve"> ADDIN EN.CITE.DATA </w:instrText>
      </w:r>
      <w:r w:rsidR="00B775ED">
        <w:fldChar w:fldCharType="end"/>
      </w:r>
      <w:r w:rsidR="0032343D">
        <w:fldChar w:fldCharType="separate"/>
      </w:r>
      <w:r w:rsidR="00B775ED" w:rsidRPr="00B775ED">
        <w:rPr>
          <w:noProof/>
          <w:vertAlign w:val="superscript"/>
        </w:rPr>
        <w:t>18</w:t>
      </w:r>
      <w:r w:rsidR="0032343D">
        <w:fldChar w:fldCharType="end"/>
      </w:r>
      <w:r>
        <w:t>.</w:t>
      </w:r>
      <w:r w:rsidR="0032343D">
        <w:t xml:space="preserve"> Furthermore, </w:t>
      </w:r>
      <w:r w:rsidR="0032343D" w:rsidRPr="00EC674B">
        <w:t>there is limited information about how measures of SAD may differ between</w:t>
      </w:r>
      <w:r w:rsidR="0032343D">
        <w:t xml:space="preserve"> exacerbation</w:t>
      </w:r>
      <w:r w:rsidR="0032343D" w:rsidRPr="00EC674B">
        <w:t xml:space="preserve"> phenotypes of COPD. There are also a lack of studies examining the relationship between these physiological tests and </w:t>
      </w:r>
      <w:r w:rsidR="0032343D">
        <w:t xml:space="preserve">airway inflammation </w:t>
      </w:r>
      <w:r w:rsidR="0032343D" w:rsidRPr="00EC674B">
        <w:t>with most studies using resected lung tissue or sputum</w:t>
      </w:r>
      <w:r w:rsidR="0032343D" w:rsidRPr="00EC674B">
        <w:fldChar w:fldCharType="begin">
          <w:fldData xml:space="preserve">PEVuZE5vdGU+PENpdGU+PEF1dGhvcj5CYXJhbGRvPC9BdXRob3I+PFllYXI+MjAwNDwvWWVhcj48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zA4LTEyPC9wYWdlcz48dm9sdW1lPjU5PC92b2x1bWU+PG51bWJl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ODM3LTQyPC9wYWdlcz48dm9s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</w:fldData>
        </w:fldChar>
      </w:r>
      <w:r w:rsidR="00B775ED">
        <w:instrText xml:space="preserve"> ADDIN EN.CITE </w:instrText>
      </w:r>
      <w:r w:rsidR="00B775ED">
        <w:fldChar w:fldCharType="begin">
          <w:fldData xml:space="preserve">PEVuZE5vdGU+PENpdGU+PEF1dGhvcj5CYXJhbGRvPC9BdXRob3I+PFllYXI+MjAwNDwvWWVhcj48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zA4LTEyPC9wYWdlcz48dm9sdW1lPjU5PC92b2x1bWU+PG51bWJl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ODM3LTQyPC9wYWdlcz48dm9s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</w:fldData>
        </w:fldChar>
      </w:r>
      <w:r w:rsidR="00B775ED">
        <w:instrText xml:space="preserve"> ADDIN EN.CITE.DATA </w:instrText>
      </w:r>
      <w:r w:rsidR="00B775ED">
        <w:fldChar w:fldCharType="end"/>
      </w:r>
      <w:r w:rsidR="0032343D" w:rsidRPr="00EC674B">
        <w:fldChar w:fldCharType="separate"/>
      </w:r>
      <w:r w:rsidR="00B775ED" w:rsidRPr="00B775ED">
        <w:rPr>
          <w:noProof/>
          <w:vertAlign w:val="superscript"/>
        </w:rPr>
        <w:t>32,33</w:t>
      </w:r>
      <w:r w:rsidR="0032343D" w:rsidRPr="00EC674B">
        <w:fldChar w:fldCharType="end"/>
      </w:r>
      <w:r w:rsidR="0032343D" w:rsidRPr="00EC674B">
        <w:t>.</w:t>
      </w:r>
      <w:r w:rsidR="00B1108B" w:rsidRPr="00B1108B">
        <w:t xml:space="preserve"> </w:t>
      </w:r>
      <w:r w:rsidR="006462C9">
        <w:t xml:space="preserve">Exploring the associations between indices </w:t>
      </w:r>
      <w:r w:rsidR="006462C9" w:rsidRPr="00EC674B">
        <w:t>derived from non-invasive measures of SAD</w:t>
      </w:r>
      <w:r w:rsidR="006462C9">
        <w:t xml:space="preserve"> and distal lung inflammation</w:t>
      </w:r>
      <w:r w:rsidR="006462C9" w:rsidRPr="00EC674B">
        <w:t xml:space="preserve"> would provide insight into the physiological manifestations of inflammation and help in our understanding of disease processes.</w:t>
      </w:r>
      <w:r w:rsidR="006462C9">
        <w:t xml:space="preserve"> </w:t>
      </w:r>
    </w:p>
    <w:p w14:paraId="7EF47730" w14:textId="6B292227" w:rsidR="00107699" w:rsidRDefault="00D92D21" w:rsidP="00B34A22">
      <w:pPr>
        <w:spacing w:line="360" w:lineRule="auto"/>
        <w:ind w:firstLine="720"/>
        <w:jc w:val="both"/>
      </w:pPr>
      <w:r>
        <w:t>The</w:t>
      </w:r>
      <w:r w:rsidR="00C546D7">
        <w:t xml:space="preserve"> use of </w:t>
      </w:r>
      <w:r w:rsidR="009538D9">
        <w:t xml:space="preserve">FOT and MBNW </w:t>
      </w:r>
      <w:r>
        <w:t>in COPD</w:t>
      </w:r>
      <w:r w:rsidR="00943A6B">
        <w:t xml:space="preserve"> </w:t>
      </w:r>
      <w:r w:rsidR="00C546D7">
        <w:t xml:space="preserve">is not fully understood </w:t>
      </w:r>
      <w:r w:rsidR="00943A6B">
        <w:t xml:space="preserve">and there is a significant global interest </w:t>
      </w:r>
      <w:r w:rsidR="00943A6B" w:rsidRPr="00315018">
        <w:t>and debate about the future of these two tests within respiratory medicine</w:t>
      </w:r>
      <w:r w:rsidR="00315018" w:rsidRPr="00315018">
        <w:fldChar w:fldCharType="begin"/>
      </w:r>
      <w:r w:rsidR="00B775ED">
        <w:instrText xml:space="preserve"> ADDIN EN.CITE &lt;EndNote&gt;&lt;Cite&gt;&lt;Author&gt;Zimmermann&lt;/Author&gt;&lt;Year&gt;2019&lt;/Year&gt;&lt;RecNum&gt;1805&lt;/RecNum&gt;&lt;DisplayText&gt;&lt;style face="superscript"&gt;34&lt;/style&gt;&lt;/DisplayText&gt;&lt;record&gt;&lt;rec-number&gt;1805&lt;/rec-number&gt;&lt;foreign-keys&gt;&lt;key app="EN" db-id="pvtptv5w8sx9ase5rwxppetwta2ep9p9vept" timestamp="1556190256"&gt;1805&lt;/key&gt;&lt;/foreign-keys&gt;&lt;ref-type name="Journal Article"&gt;17&lt;/ref-type&gt;&lt;contributors&gt;&lt;authors&gt;&lt;author&gt;Zimmermann, Sabine C.&lt;/author&gt;&lt;author&gt;Tonga, Katrina O.&lt;/author&gt;&lt;author&gt;Thamrin, Cindy&lt;/author&gt;&lt;/authors&gt;&lt;/contributors&gt;&lt;titles&gt;&lt;title&gt;Dismantling airway disease with the use of new pulmonary function indices&lt;/title&gt;&lt;secondary-title&gt;European Respiratory Review&lt;/secondary-title&gt;&lt;/titles&gt;&lt;periodical&gt;&lt;full-title&gt;European Respiratory Review&lt;/full-title&gt;&lt;abbr-1&gt;Eur&lt;/abbr-1&gt;&lt;/periodical&gt;&lt;pages&gt;180122&lt;/pages&gt;&lt;volume&gt;28&lt;/volume&gt;&lt;number&gt;151&lt;/number&gt;&lt;dates&gt;&lt;year&gt;2019&lt;/year&gt;&lt;/dates&gt;&lt;urls&gt;&lt;related-urls&gt;&lt;url&gt;https://err.ersjournals.com/content/errev/28/151/180122.full.pdf&lt;/url&gt;&lt;/related-urls&gt;&lt;/urls&gt;&lt;electronic-resource-num&gt;10.1183/16000617.0122-2018&lt;/electronic-resource-num&gt;&lt;/record&gt;&lt;/Cite&gt;&lt;/EndNote&gt;</w:instrText>
      </w:r>
      <w:r w:rsidR="00315018" w:rsidRPr="00315018">
        <w:fldChar w:fldCharType="separate"/>
      </w:r>
      <w:r w:rsidR="00B775ED" w:rsidRPr="00B775ED">
        <w:rPr>
          <w:noProof/>
          <w:vertAlign w:val="superscript"/>
        </w:rPr>
        <w:t>34</w:t>
      </w:r>
      <w:r w:rsidR="00315018" w:rsidRPr="00315018">
        <w:fldChar w:fldCharType="end"/>
      </w:r>
      <w:r w:rsidR="00943A6B" w:rsidRPr="00315018">
        <w:t>.</w:t>
      </w:r>
      <w:r w:rsidR="00D21667" w:rsidRPr="00315018">
        <w:t xml:space="preserve"> Markers of SAD measure different aspects of this disease process and because there is no gold standard measure, we chose to examine indices derived from lung function tests and </w:t>
      </w:r>
      <w:r w:rsidR="00627508">
        <w:t>HR</w:t>
      </w:r>
      <w:r w:rsidR="00D21667" w:rsidRPr="00315018">
        <w:t xml:space="preserve">CT to provide a non-biased comprehensive </w:t>
      </w:r>
      <w:r w:rsidR="00D21667" w:rsidRPr="00EC674B">
        <w:t xml:space="preserve">assessment. </w:t>
      </w:r>
      <w:r w:rsidR="00A548CE" w:rsidRPr="00EC674B">
        <w:t xml:space="preserve">The use of </w:t>
      </w:r>
      <w:r w:rsidR="00D21667" w:rsidRPr="00EC674B">
        <w:t xml:space="preserve">FOT and MBNW indices in addition to gas trapping markers </w:t>
      </w:r>
      <w:r w:rsidR="005C3D14">
        <w:t>provides</w:t>
      </w:r>
      <w:r w:rsidR="00A548CE" w:rsidRPr="00EC674B">
        <w:t xml:space="preserve"> information about heterogenous small airways constriction</w:t>
      </w:r>
      <w:r w:rsidR="00315018" w:rsidRPr="00EC674B">
        <w:t xml:space="preserve"> and </w:t>
      </w:r>
      <w:r w:rsidR="00EC674B" w:rsidRPr="00EC674B">
        <w:t>ventilation heterogeneity in the peripheral airways.</w:t>
      </w:r>
      <w:r w:rsidR="00A37D79">
        <w:t xml:space="preserve"> </w:t>
      </w:r>
      <w:r w:rsidR="00D2086E">
        <w:t xml:space="preserve">In order to gain insight into the </w:t>
      </w:r>
      <w:r w:rsidR="00037DB8">
        <w:t xml:space="preserve">mechanisms </w:t>
      </w:r>
      <w:r w:rsidR="0001728A">
        <w:t>leading to frequ</w:t>
      </w:r>
      <w:r w:rsidR="00C16A32">
        <w:t>ent</w:t>
      </w:r>
      <w:r w:rsidR="0001728A">
        <w:t xml:space="preserve"> exacerbation </w:t>
      </w:r>
      <w:r w:rsidR="002A347A">
        <w:t xml:space="preserve">in COPD </w:t>
      </w:r>
      <w:r w:rsidR="0001728A">
        <w:t xml:space="preserve">and the </w:t>
      </w:r>
      <w:r w:rsidR="00C16A32">
        <w:t xml:space="preserve">potential </w:t>
      </w:r>
      <w:r w:rsidR="0001728A">
        <w:t xml:space="preserve">role of </w:t>
      </w:r>
      <w:r w:rsidR="00292A1D">
        <w:t>th</w:t>
      </w:r>
      <w:r w:rsidR="0001728A">
        <w:t>e small airways</w:t>
      </w:r>
      <w:r w:rsidR="00292A1D">
        <w:t xml:space="preserve"> within this pathology</w:t>
      </w:r>
      <w:r w:rsidR="009865C3">
        <w:t>,</w:t>
      </w:r>
      <w:r w:rsidR="0001728A">
        <w:t xml:space="preserve"> </w:t>
      </w:r>
      <w:r w:rsidR="004C44EC">
        <w:t>this study</w:t>
      </w:r>
      <w:r w:rsidR="009865C3">
        <w:t xml:space="preserve"> aimed</w:t>
      </w:r>
      <w:r w:rsidR="004C44EC">
        <w:t xml:space="preserve"> to compare markers of SAD </w:t>
      </w:r>
      <w:r w:rsidR="004C44EC" w:rsidRPr="002461B4">
        <w:t>between infrequent (I</w:t>
      </w:r>
      <w:r w:rsidR="00761801">
        <w:t>F</w:t>
      </w:r>
      <w:r w:rsidR="004C44EC" w:rsidRPr="002461B4">
        <w:t>E) and frequent exacerbators (FE)</w:t>
      </w:r>
      <w:r w:rsidR="004C44EC">
        <w:t xml:space="preserve"> to understand if SAD is a key feature of frequent exacerbators</w:t>
      </w:r>
      <w:r w:rsidR="00A02E1C">
        <w:t xml:space="preserve">. Furthermore, </w:t>
      </w:r>
      <w:r w:rsidR="00965E5D">
        <w:t>it aimed</w:t>
      </w:r>
      <w:r w:rsidR="007E6F5B">
        <w:t xml:space="preserve"> </w:t>
      </w:r>
      <w:r w:rsidR="004C44EC">
        <w:t>t</w:t>
      </w:r>
      <w:r w:rsidR="004C44EC" w:rsidRPr="002461B4">
        <w:t xml:space="preserve">o examine the relationships between </w:t>
      </w:r>
      <w:r w:rsidR="004C44EC">
        <w:t xml:space="preserve">these </w:t>
      </w:r>
      <w:r w:rsidR="00464297">
        <w:t xml:space="preserve">SAD </w:t>
      </w:r>
      <w:r w:rsidR="009B7539">
        <w:t>markers</w:t>
      </w:r>
      <w:r w:rsidR="004C44EC" w:rsidRPr="002461B4">
        <w:t xml:space="preserve"> and </w:t>
      </w:r>
      <w:r w:rsidR="004C44EC">
        <w:t>neutrophilic inflammation</w:t>
      </w:r>
      <w:r w:rsidR="00965E5D">
        <w:t xml:space="preserve"> to test </w:t>
      </w:r>
      <w:r w:rsidR="00C20E7A">
        <w:t>the</w:t>
      </w:r>
      <w:r w:rsidR="00965E5D">
        <w:t xml:space="preserve"> hypothesis </w:t>
      </w:r>
      <w:r w:rsidR="007E6F5B" w:rsidRPr="007E6F5B">
        <w:t>that COPD frequent exacerbators have increased SAD resulting from increased lower airways inflammation</w:t>
      </w:r>
      <w:r w:rsidR="004C44EC">
        <w:t>.</w:t>
      </w:r>
      <w:r w:rsidR="000C1CBE">
        <w:t xml:space="preserve"> </w:t>
      </w:r>
      <w:r w:rsidR="004515AB" w:rsidRPr="004515AB">
        <w:t>This study used a well characterised cohort of COPD patients which has previously been used to compare two CT quantitative analysis techniques</w:t>
      </w:r>
      <w:r w:rsidR="00B63C6C">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B775ED">
        <w:instrText xml:space="preserve"> ADDIN EN.CITE </w:instrText>
      </w:r>
      <w:r w:rsidR="00B775ED">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B775ED">
        <w:instrText xml:space="preserve"> ADDIN EN.CITE.DATA </w:instrText>
      </w:r>
      <w:r w:rsidR="00B775ED">
        <w:fldChar w:fldCharType="end"/>
      </w:r>
      <w:r w:rsidR="00B63C6C">
        <w:fldChar w:fldCharType="separate"/>
      </w:r>
      <w:r w:rsidR="00B775ED" w:rsidRPr="00B775ED">
        <w:rPr>
          <w:noProof/>
          <w:vertAlign w:val="superscript"/>
        </w:rPr>
        <w:t>2</w:t>
      </w:r>
      <w:r w:rsidR="00B63C6C">
        <w:fldChar w:fldCharType="end"/>
      </w:r>
      <w:r w:rsidR="004515AB" w:rsidRPr="004515AB">
        <w:t>. Furthermore, cells purified from bronchoscopy of this cohort of patients, have been used to model the dynamics of IFN</w:t>
      </w:r>
      <w:r w:rsidR="00B63C6C">
        <w:t>-</w:t>
      </w:r>
      <w:r w:rsidR="00B63C6C">
        <w:rPr>
          <w:rFonts w:cstheme="minorHAnsi"/>
        </w:rPr>
        <w:t>β</w:t>
      </w:r>
      <w:r w:rsidR="004515AB" w:rsidRPr="004515AB">
        <w:t xml:space="preserve"> responses during respiratory viral infection</w:t>
      </w:r>
      <w:r w:rsidR="00B63C6C">
        <w:fldChar w:fldCharType="begin"/>
      </w:r>
      <w:r w:rsidR="00136ACF">
        <w:instrText xml:space="preserve"> ADDIN EN.CITE &lt;EndNote&gt;&lt;Cite&gt;&lt;Author&gt;Watson&lt;/Author&gt;&lt;Year&gt;2020&lt;/Year&gt;&lt;RecNum&gt;1853&lt;/RecNum&gt;&lt;DisplayText&gt;&lt;style face="superscript"&gt;35&lt;/style&gt;&lt;/DisplayText&gt;&lt;record&gt;&lt;rec-number&gt;1853&lt;/rec-number&gt;&lt;foreign-keys&gt;&lt;key app="EN" db-id="pvtptv5w8sx9ase5rwxppetwta2ep9p9vept" timestamp="1600190907"&gt;1853&lt;/key&gt;&lt;/foreign-keys&gt;&lt;ref-type name="Journal Article"&gt;17&lt;/ref-type&gt;&lt;contributors&gt;&lt;authors&gt;&lt;author&gt;Alastair Watson&lt;/author&gt;&lt;author&gt;C. Mirella Spalluto&lt;/author&gt;&lt;author&gt;Christopher McCrae&lt;/author&gt;&lt;author&gt;Doriana Cellura&lt;/author&gt;&lt;author&gt;Hannah Burke&lt;/author&gt;&lt;author&gt;Danen Cunoosamy&lt;/author&gt;&lt;author&gt;Anna Freeman&lt;/author&gt;&lt;author&gt;Alex Hicks&lt;/author&gt;&lt;author&gt;Michael Hühn&lt;/author&gt;&lt;author&gt;Kristoffer Ostridge&lt;/author&gt;&lt;author&gt;Karl J. Staples&lt;/author&gt;&lt;author&gt;Outi Vaarala&lt;/author&gt;&lt;author&gt;Tom Wilkinson&lt;/author&gt;&lt;/authors&gt;&lt;/contributors&gt;&lt;titles&gt;&lt;title&gt;Dynamics of IFN-β Responses during Respiratory Viral Infection. Insights for Therapeutic Strategies&lt;/title&gt;&lt;secondary-title&gt;American Journal of Respiratory and Critical Care Medicine&lt;/secondary-title&gt;&lt;/titles&gt;&lt;periodical&gt;&lt;full-title&gt;American Journal of Respiratory and Critical Care Medicine&lt;/full-title&gt;&lt;/periodical&gt;&lt;pages&gt;83-94&lt;/pages&gt;&lt;volume&gt;201&lt;/volume&gt;&lt;number&gt;1&lt;/number&gt;&lt;keywords&gt;&lt;keyword&gt;innate immunity,respiratory viruses,exacerbation,chronic obstructive pulmonary disease&lt;/keyword&gt;&lt;/keywords&gt;&lt;dates&gt;&lt;year&gt;2020&lt;/year&gt;&lt;/dates&gt;&lt;accession-num&gt;31461630&lt;/accession-num&gt;&lt;urls&gt;&lt;related-urls&gt;&lt;url&gt;https://www.atsjournals.org/doi/abs/10.1164/rccm.201901-0214OC&lt;/url&gt;&lt;/related-urls&gt;&lt;/urls&gt;&lt;electronic-resource-num&gt;10.1164/rccm.201901-0214OC&lt;/electronic-resource-num&gt;&lt;/record&gt;&lt;/Cite&gt;&lt;/EndNote&gt;</w:instrText>
      </w:r>
      <w:r w:rsidR="00B63C6C">
        <w:fldChar w:fldCharType="separate"/>
      </w:r>
      <w:r w:rsidR="00136ACF" w:rsidRPr="00136ACF">
        <w:rPr>
          <w:noProof/>
          <w:vertAlign w:val="superscript"/>
        </w:rPr>
        <w:t>35</w:t>
      </w:r>
      <w:r w:rsidR="00B63C6C">
        <w:fldChar w:fldCharType="end"/>
      </w:r>
      <w:r w:rsidR="004515AB" w:rsidRPr="004515AB">
        <w:t>.</w:t>
      </w:r>
    </w:p>
    <w:p w14:paraId="3B80EEDB" w14:textId="77777777" w:rsidR="00C91E68" w:rsidRDefault="00C91E68" w:rsidP="00C21B66">
      <w:pPr>
        <w:spacing w:line="360" w:lineRule="auto"/>
        <w:jc w:val="both"/>
        <w:rPr>
          <w:rFonts w:asciiTheme="majorHAnsi" w:eastAsiaTheme="majorEastAsia" w:hAnsiTheme="majorHAnsi" w:cstheme="majorBidi"/>
          <w:color w:val="2E74B5" w:themeColor="accent1" w:themeShade="BF"/>
          <w:sz w:val="32"/>
          <w:szCs w:val="32"/>
        </w:rPr>
      </w:pPr>
      <w:r>
        <w:br w:type="page"/>
      </w:r>
    </w:p>
    <w:p w14:paraId="28E16DAD" w14:textId="33908E4D" w:rsidR="005C3D14" w:rsidRPr="00C21B66" w:rsidRDefault="001C4339" w:rsidP="00C21B66">
      <w:pPr>
        <w:pStyle w:val="Heading1"/>
        <w:spacing w:line="360" w:lineRule="auto"/>
        <w:jc w:val="both"/>
      </w:pPr>
      <w:r>
        <w:t>Methods</w:t>
      </w:r>
      <w:r w:rsidR="00A4093C">
        <w:t xml:space="preserve"> and Materials</w:t>
      </w:r>
    </w:p>
    <w:p w14:paraId="485033C5" w14:textId="441AB5B5" w:rsidR="005C3D14" w:rsidRDefault="00365099" w:rsidP="00C21B66">
      <w:pPr>
        <w:spacing w:line="360" w:lineRule="auto"/>
        <w:jc w:val="both"/>
        <w:rPr>
          <w:color w:val="000000"/>
          <w:shd w:val="clear" w:color="auto" w:fill="FFFFFF"/>
        </w:rPr>
      </w:pPr>
      <w:r>
        <w:t>COPD and healthy controls were recruited into the study as previously described</w:t>
      </w:r>
      <w:r w:rsidR="00AE2707">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B775ED">
        <w:instrText xml:space="preserve"> ADDIN EN.CITE </w:instrText>
      </w:r>
      <w:r w:rsidR="00B775ED">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B775ED">
        <w:instrText xml:space="preserve"> ADDIN EN.CITE.DATA </w:instrText>
      </w:r>
      <w:r w:rsidR="00B775ED">
        <w:fldChar w:fldCharType="end"/>
      </w:r>
      <w:r w:rsidR="00AE2707">
        <w:fldChar w:fldCharType="separate"/>
      </w:r>
      <w:r w:rsidR="00B775ED" w:rsidRPr="00B775ED">
        <w:rPr>
          <w:noProof/>
          <w:vertAlign w:val="superscript"/>
        </w:rPr>
        <w:t>2</w:t>
      </w:r>
      <w:r w:rsidR="00AE2707">
        <w:fldChar w:fldCharType="end"/>
      </w:r>
      <w:r>
        <w:t xml:space="preserve"> . As this analysis focuses on small airways disease and COPD exacerbations only the 39 COPD subjects were included.   These subjects were </w:t>
      </w:r>
      <w:r w:rsidR="006B66F2" w:rsidRPr="00A71450">
        <w:t>GOLD</w:t>
      </w:r>
      <w:r w:rsidR="006B66F2">
        <w:t xml:space="preserve"> Stage I and II </w:t>
      </w:r>
      <w:r w:rsidR="004D56CA">
        <w:t xml:space="preserve">former smokers </w:t>
      </w:r>
      <w:r w:rsidR="006B66F2">
        <w:t xml:space="preserve">with at least </w:t>
      </w:r>
      <w:r w:rsidR="00E27BC2">
        <w:t xml:space="preserve">a </w:t>
      </w:r>
      <w:r w:rsidR="006B66F2" w:rsidRPr="008C61F8">
        <w:t>10 pack year history</w:t>
      </w:r>
      <w:r>
        <w:t>.</w:t>
      </w:r>
      <w:r w:rsidR="00C5429D">
        <w:t xml:space="preserve"> </w:t>
      </w:r>
      <w:r w:rsidR="003D74BD">
        <w:t>Briefly</w:t>
      </w:r>
      <w:r w:rsidR="0024042E">
        <w:t xml:space="preserve">, </w:t>
      </w:r>
      <w:r w:rsidR="002C5B7A">
        <w:t xml:space="preserve">subjects were recruited from </w:t>
      </w:r>
      <w:r w:rsidR="001A39B9">
        <w:t xml:space="preserve">various sources including </w:t>
      </w:r>
      <w:r w:rsidR="00D75850">
        <w:t xml:space="preserve">a </w:t>
      </w:r>
      <w:r w:rsidR="00A1241D">
        <w:t xml:space="preserve">research database, </w:t>
      </w:r>
      <w:r w:rsidR="001636F6">
        <w:t xml:space="preserve">study advertisements, </w:t>
      </w:r>
      <w:r w:rsidR="005A2853">
        <w:t xml:space="preserve">local healthcare facilities or </w:t>
      </w:r>
      <w:r w:rsidR="00914F76">
        <w:t>contacted by clinicians involved in or aware of the study</w:t>
      </w:r>
      <w:r w:rsidR="00283A45">
        <w:t>.</w:t>
      </w:r>
      <w:r w:rsidR="00295E19">
        <w:t xml:space="preserve"> Subjects had quit smoking at least 6 months before enrolment and non-smoking status was confirmed </w:t>
      </w:r>
      <w:r w:rsidR="00FC5CBA">
        <w:t>by urine cotinine testing</w:t>
      </w:r>
      <w:r w:rsidR="00295E19">
        <w:t xml:space="preserve">. </w:t>
      </w:r>
      <w:r w:rsidR="005C3D14">
        <w:t>For this analysis, s</w:t>
      </w:r>
      <w:r w:rsidR="006B66F2">
        <w:t xml:space="preserve">ubjects were classified as </w:t>
      </w:r>
      <w:r w:rsidR="006B66F2" w:rsidRPr="00075E8E">
        <w:t>either frequent exacerbators (defined as those with a history of frequent exacerbations (</w:t>
      </w:r>
      <w:r w:rsidR="006B66F2">
        <w:rPr>
          <w:rFonts w:cstheme="minorHAnsi"/>
        </w:rPr>
        <w:t>≥</w:t>
      </w:r>
      <w:r w:rsidR="006B66F2" w:rsidRPr="00075E8E">
        <w:t xml:space="preserve"> 2 per year</w:t>
      </w:r>
      <w:r w:rsidR="004479DF">
        <w:t xml:space="preserve"> in the preceding 12 months before enrolment</w:t>
      </w:r>
      <w:r w:rsidR="006B66F2" w:rsidRPr="00A71450">
        <w:t>)</w:t>
      </w:r>
      <w:r w:rsidR="006B66F2">
        <w:fldChar w:fldCharType="begin">
          <w:fldData xml:space="preserve">PEVuZE5vdGU+PENpdGU+PEF1dGhvcj5WZXN0Ym88L0F1dGhvcj48WWVhcj4yMDEyPC9ZZWFyPjxS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</w:fldData>
        </w:fldChar>
      </w:r>
      <w:r w:rsidR="00B775ED">
        <w:instrText xml:space="preserve"> ADDIN EN.CITE </w:instrText>
      </w:r>
      <w:r w:rsidR="00B775ED">
        <w:fldChar w:fldCharType="begin">
          <w:fldData xml:space="preserve">PEVuZE5vdGU+PENpdGU+PEF1dGhvcj5WZXN0Ym88L0F1dGhvcj48WWVhcj4yMDEyPC9ZZWFyPjxS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</w:fldData>
        </w:fldChar>
      </w:r>
      <w:r w:rsidR="00B775ED">
        <w:instrText xml:space="preserve"> ADDIN EN.CITE.DATA </w:instrText>
      </w:r>
      <w:r w:rsidR="00B775ED">
        <w:fldChar w:fldCharType="end"/>
      </w:r>
      <w:r w:rsidR="006B66F2">
        <w:fldChar w:fldCharType="separate"/>
      </w:r>
      <w:r w:rsidR="00B775ED" w:rsidRPr="00B775ED">
        <w:rPr>
          <w:noProof/>
          <w:vertAlign w:val="superscript"/>
        </w:rPr>
        <w:t>1,7</w:t>
      </w:r>
      <w:r w:rsidR="006B66F2">
        <w:fldChar w:fldCharType="end"/>
      </w:r>
      <w:r w:rsidR="006B66F2" w:rsidRPr="00A71450">
        <w:t xml:space="preserve">, </w:t>
      </w:r>
      <w:r w:rsidR="00FE76E2">
        <w:t xml:space="preserve">n = </w:t>
      </w:r>
      <w:r w:rsidR="006B66F2" w:rsidRPr="00A71450">
        <w:t xml:space="preserve">17 </w:t>
      </w:r>
      <w:r w:rsidR="005C3D14">
        <w:t>or</w:t>
      </w:r>
      <w:r w:rsidR="005C3D14" w:rsidRPr="00A71450">
        <w:t xml:space="preserve"> </w:t>
      </w:r>
      <w:r w:rsidR="006B66F2" w:rsidRPr="00A71450">
        <w:t>infrequent exacerbators (defined as with a history of infrequent exacerbations (≤1 per year</w:t>
      </w:r>
      <w:r w:rsidR="004479DF">
        <w:t xml:space="preserve"> in the preceding 12 months before enrolment</w:t>
      </w:r>
      <w:r w:rsidR="004479DF" w:rsidRPr="00A71450">
        <w:t>)</w:t>
      </w:r>
      <w:r w:rsidR="006B66F2" w:rsidRPr="00A71450">
        <w:t xml:space="preserve">, </w:t>
      </w:r>
      <w:r w:rsidR="00FE76E2">
        <w:t xml:space="preserve">n = </w:t>
      </w:r>
      <w:r w:rsidR="006B66F2" w:rsidRPr="00A71450">
        <w:t>22.</w:t>
      </w:r>
      <w:r w:rsidR="00420E9F">
        <w:t xml:space="preserve"> Exacerbations were considered as</w:t>
      </w:r>
      <w:r w:rsidR="00E908C7">
        <w:rPr>
          <w:color w:val="000000"/>
          <w:shd w:val="clear" w:color="auto" w:fill="FFFFFF"/>
        </w:rPr>
        <w:t xml:space="preserve"> </w:t>
      </w:r>
      <w:r w:rsidR="00673999">
        <w:rPr>
          <w:color w:val="000000"/>
          <w:shd w:val="clear" w:color="auto" w:fill="FFFFFF"/>
        </w:rPr>
        <w:t>m</w:t>
      </w:r>
      <w:r w:rsidR="00CE4740" w:rsidRPr="00CE4740">
        <w:rPr>
          <w:color w:val="000000"/>
          <w:shd w:val="clear" w:color="auto" w:fill="FFFFFF"/>
        </w:rPr>
        <w:t xml:space="preserve">oderate </w:t>
      </w:r>
      <w:r w:rsidR="000D511D">
        <w:rPr>
          <w:color w:val="000000"/>
          <w:shd w:val="clear" w:color="auto" w:fill="FFFFFF"/>
        </w:rPr>
        <w:t xml:space="preserve">exacerbations </w:t>
      </w:r>
      <w:r w:rsidR="00673999">
        <w:rPr>
          <w:color w:val="000000"/>
          <w:shd w:val="clear" w:color="auto" w:fill="FFFFFF"/>
        </w:rPr>
        <w:t>(</w:t>
      </w:r>
      <w:r w:rsidR="000D511D" w:rsidRPr="00CE4740">
        <w:rPr>
          <w:color w:val="000000"/>
          <w:shd w:val="clear" w:color="auto" w:fill="FFFFFF"/>
        </w:rPr>
        <w:t>those requiring oral steroids and/or antibiotics</w:t>
      </w:r>
      <w:r w:rsidR="00673999">
        <w:rPr>
          <w:color w:val="000000"/>
          <w:shd w:val="clear" w:color="auto" w:fill="FFFFFF"/>
        </w:rPr>
        <w:t>)</w:t>
      </w:r>
      <w:r w:rsidR="000D511D" w:rsidRPr="00CE4740">
        <w:rPr>
          <w:color w:val="000000"/>
          <w:shd w:val="clear" w:color="auto" w:fill="FFFFFF"/>
        </w:rPr>
        <w:t xml:space="preserve"> </w:t>
      </w:r>
      <w:r w:rsidR="00CE4740" w:rsidRPr="00CE4740">
        <w:rPr>
          <w:color w:val="000000"/>
          <w:shd w:val="clear" w:color="auto" w:fill="FFFFFF"/>
        </w:rPr>
        <w:t>or severe exacerbations</w:t>
      </w:r>
      <w:r w:rsidR="000D511D">
        <w:rPr>
          <w:color w:val="000000"/>
          <w:shd w:val="clear" w:color="auto" w:fill="FFFFFF"/>
        </w:rPr>
        <w:t xml:space="preserve"> </w:t>
      </w:r>
      <w:r w:rsidR="00CE4740" w:rsidRPr="00CE4740">
        <w:rPr>
          <w:color w:val="000000"/>
          <w:shd w:val="clear" w:color="auto" w:fill="FFFFFF"/>
        </w:rPr>
        <w:t>defined as those requiring steroid and/or antibiotics plus hospital admission.</w:t>
      </w:r>
      <w:r w:rsidR="003E3F24">
        <w:rPr>
          <w:color w:val="000000"/>
          <w:shd w:val="clear" w:color="auto" w:fill="FFFFFF"/>
        </w:rPr>
        <w:t xml:space="preserve"> Subjects were</w:t>
      </w:r>
      <w:r w:rsidR="000760CA">
        <w:rPr>
          <w:color w:val="000000"/>
          <w:shd w:val="clear" w:color="auto" w:fill="FFFFFF"/>
        </w:rPr>
        <w:t xml:space="preserve"> free of exacerbations for</w:t>
      </w:r>
      <w:r w:rsidR="003E3F24">
        <w:rPr>
          <w:color w:val="000000"/>
          <w:shd w:val="clear" w:color="auto" w:fill="FFFFFF"/>
        </w:rPr>
        <w:t xml:space="preserve"> </w:t>
      </w:r>
      <w:r w:rsidR="00873889">
        <w:rPr>
          <w:color w:val="000000"/>
          <w:shd w:val="clear" w:color="auto" w:fill="FFFFFF"/>
        </w:rPr>
        <w:t xml:space="preserve">a minimum of 1 </w:t>
      </w:r>
      <w:r w:rsidR="00871D3B">
        <w:rPr>
          <w:color w:val="000000"/>
          <w:shd w:val="clear" w:color="auto" w:fill="FFFFFF"/>
        </w:rPr>
        <w:t xml:space="preserve">month before enrolment. </w:t>
      </w:r>
      <w:r w:rsidR="000D511D">
        <w:rPr>
          <w:color w:val="000000"/>
          <w:shd w:val="clear" w:color="auto" w:fill="FFFFFF"/>
        </w:rPr>
        <w:t xml:space="preserve"> </w:t>
      </w:r>
      <w:r w:rsidR="005C3D14" w:rsidRPr="005C3D14">
        <w:rPr>
          <w:color w:val="000000"/>
          <w:shd w:val="clear" w:color="auto" w:fill="FFFFFF"/>
        </w:rPr>
        <w:t xml:space="preserve">All subjects gave written </w:t>
      </w:r>
      <w:r w:rsidR="00E27BC2">
        <w:rPr>
          <w:color w:val="000000"/>
          <w:shd w:val="clear" w:color="auto" w:fill="FFFFFF"/>
        </w:rPr>
        <w:t xml:space="preserve">informed </w:t>
      </w:r>
      <w:r w:rsidR="005C3D14" w:rsidRPr="005C3D14">
        <w:rPr>
          <w:color w:val="000000"/>
          <w:shd w:val="clear" w:color="auto" w:fill="FFFFFF"/>
        </w:rPr>
        <w:t xml:space="preserve">consent and the study was approved by the South Central Research Ethics </w:t>
      </w:r>
      <w:r w:rsidR="00B34A22" w:rsidRPr="005C3D14">
        <w:rPr>
          <w:color w:val="000000"/>
          <w:shd w:val="clear" w:color="auto" w:fill="FFFFFF"/>
        </w:rPr>
        <w:t>Committee</w:t>
      </w:r>
      <w:r w:rsidR="005C3D14" w:rsidRPr="005C3D14">
        <w:rPr>
          <w:color w:val="000000"/>
          <w:shd w:val="clear" w:color="auto" w:fill="FFFFFF"/>
        </w:rPr>
        <w:t xml:space="preserve"> </w:t>
      </w:r>
      <w:r w:rsidR="00E27BC2">
        <w:rPr>
          <w:color w:val="000000"/>
          <w:shd w:val="clear" w:color="auto" w:fill="FFFFFF"/>
        </w:rPr>
        <w:t xml:space="preserve">C </w:t>
      </w:r>
      <w:r w:rsidR="005C3D14" w:rsidRPr="005C3D14">
        <w:rPr>
          <w:color w:val="000000"/>
          <w:shd w:val="clear" w:color="auto" w:fill="FFFFFF"/>
        </w:rPr>
        <w:t>(REC number 15/SC/0528).</w:t>
      </w:r>
    </w:p>
    <w:p w14:paraId="05298F38" w14:textId="48E7BEBB" w:rsidR="005C3D14" w:rsidRDefault="00900E66" w:rsidP="00C21B66">
      <w:pPr>
        <w:spacing w:line="360" w:lineRule="auto"/>
        <w:jc w:val="both"/>
        <w:rPr>
          <w:color w:val="000000"/>
          <w:shd w:val="clear" w:color="auto" w:fill="FFFFFF"/>
        </w:rPr>
      </w:pPr>
      <w:r w:rsidRPr="005C3D14">
        <w:rPr>
          <w:color w:val="000000"/>
          <w:shd w:val="clear" w:color="auto" w:fill="FFFFFF"/>
        </w:rPr>
        <w:t>Following</w:t>
      </w:r>
      <w:r>
        <w:rPr>
          <w:color w:val="000000"/>
          <w:shd w:val="clear" w:color="auto" w:fill="FFFFFF"/>
        </w:rPr>
        <w:t xml:space="preserve"> administration of 400</w:t>
      </w:r>
      <w:r w:rsidR="00C7428B">
        <w:rPr>
          <w:color w:val="000000"/>
          <w:shd w:val="clear" w:color="auto" w:fill="FFFFFF"/>
        </w:rPr>
        <w:t xml:space="preserve"> </w:t>
      </w:r>
      <w:r>
        <w:rPr>
          <w:color w:val="000000"/>
          <w:shd w:val="clear" w:color="auto" w:fill="FFFFFF"/>
        </w:rPr>
        <w:t>µg of salbutamol, subjects performed spirometry as per guidelines at study enrolment</w:t>
      </w:r>
      <w:r w:rsidR="00C21B66">
        <w:rPr>
          <w:color w:val="000000"/>
          <w:shd w:val="clear" w:color="auto" w:fill="FFFFFF"/>
        </w:rPr>
        <w:fldChar w:fldCharType="begin">
          <w:fldData xml:space="preserve">PEVuZE5vdGU+PENpdGU+PEF1dGhvcj5NaWxsZXI8L0F1dGhvcj48WWVhcj4yMDA1PC9ZZWFyPjxS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</w:fldData>
        </w:fldChar>
      </w:r>
      <w:r w:rsidR="000F05D7">
        <w:rPr>
          <w:color w:val="000000"/>
          <w:shd w:val="clear" w:color="auto" w:fill="FFFFFF"/>
        </w:rPr>
        <w:instrText xml:space="preserve"> ADDIN EN.CITE </w:instrText>
      </w:r>
      <w:r w:rsidR="000F05D7">
        <w:rPr>
          <w:color w:val="000000"/>
          <w:shd w:val="clear" w:color="auto" w:fill="FFFFFF"/>
        </w:rPr>
        <w:fldChar w:fldCharType="begin">
          <w:fldData xml:space="preserve">PEVuZE5vdGU+PENpdGU+PEF1dGhvcj5NaWxsZXI8L0F1dGhvcj48WWVhcj4yMDA1PC9ZZWFyPjxS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</w:fldData>
        </w:fldChar>
      </w:r>
      <w:r w:rsidR="000F05D7">
        <w:rPr>
          <w:color w:val="000000"/>
          <w:shd w:val="clear" w:color="auto" w:fill="FFFFFF"/>
        </w:rPr>
        <w:instrText xml:space="preserve"> ADDIN EN.CITE.DATA </w:instrText>
      </w:r>
      <w:r w:rsidR="000F05D7">
        <w:rPr>
          <w:color w:val="000000"/>
          <w:shd w:val="clear" w:color="auto" w:fill="FFFFFF"/>
        </w:rPr>
      </w:r>
      <w:r w:rsidR="000F05D7">
        <w:rPr>
          <w:color w:val="000000"/>
          <w:shd w:val="clear" w:color="auto" w:fill="FFFFFF"/>
        </w:rPr>
        <w:fldChar w:fldCharType="end"/>
      </w:r>
      <w:r w:rsidR="00C21B66">
        <w:rPr>
          <w:color w:val="000000"/>
          <w:shd w:val="clear" w:color="auto" w:fill="FFFFFF"/>
        </w:rPr>
      </w:r>
      <w:r w:rsidR="00C21B66">
        <w:rPr>
          <w:color w:val="000000"/>
          <w:shd w:val="clear" w:color="auto" w:fill="FFFFFF"/>
        </w:rPr>
        <w:fldChar w:fldCharType="separate"/>
      </w:r>
      <w:r w:rsidR="000F05D7" w:rsidRPr="000F05D7">
        <w:rPr>
          <w:noProof/>
          <w:color w:val="000000"/>
          <w:shd w:val="clear" w:color="auto" w:fill="FFFFFF"/>
          <w:vertAlign w:val="superscript"/>
        </w:rPr>
        <w:t>36</w:t>
      </w:r>
      <w:r w:rsidR="00C21B66">
        <w:rPr>
          <w:color w:val="000000"/>
          <w:shd w:val="clear" w:color="auto" w:fill="FFFFFF"/>
        </w:rPr>
        <w:fldChar w:fldCharType="end"/>
      </w:r>
      <w:r>
        <w:rPr>
          <w:color w:val="000000"/>
          <w:shd w:val="clear" w:color="auto" w:fill="FFFFFF"/>
        </w:rPr>
        <w:t xml:space="preserve">. Subjects then underwent a visit with extensive lung function testing </w:t>
      </w:r>
      <w:r w:rsidR="00F0218E">
        <w:rPr>
          <w:color w:val="000000"/>
          <w:shd w:val="clear" w:color="auto" w:fill="FFFFFF"/>
        </w:rPr>
        <w:t>which has previously been described in detail</w:t>
      </w:r>
      <w:r w:rsidR="00AE169C">
        <w:rPr>
          <w:color w:val="000000"/>
          <w:shd w:val="clear" w:color="auto" w:fill="FFFFFF"/>
        </w:rPr>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AE169C">
        <w:rPr>
          <w:color w:val="000000"/>
          <w:shd w:val="clear" w:color="auto" w:fill="FFFFFF"/>
        </w:rPr>
        <w:instrText xml:space="preserve"> ADDIN EN.CITE </w:instrText>
      </w:r>
      <w:r w:rsidR="00AE169C">
        <w:rPr>
          <w:color w:val="000000"/>
          <w:shd w:val="clear" w:color="auto" w:fill="FFFFFF"/>
        </w:rPr>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AE169C">
        <w:rPr>
          <w:color w:val="000000"/>
          <w:shd w:val="clear" w:color="auto" w:fill="FFFFFF"/>
        </w:rPr>
        <w:instrText xml:space="preserve"> ADDIN EN.CITE.DATA </w:instrText>
      </w:r>
      <w:r w:rsidR="00AE169C">
        <w:rPr>
          <w:color w:val="000000"/>
          <w:shd w:val="clear" w:color="auto" w:fill="FFFFFF"/>
        </w:rPr>
      </w:r>
      <w:r w:rsidR="00AE169C">
        <w:rPr>
          <w:color w:val="000000"/>
          <w:shd w:val="clear" w:color="auto" w:fill="FFFFFF"/>
        </w:rPr>
        <w:fldChar w:fldCharType="end"/>
      </w:r>
      <w:r w:rsidR="00AE169C">
        <w:rPr>
          <w:color w:val="000000"/>
          <w:shd w:val="clear" w:color="auto" w:fill="FFFFFF"/>
        </w:rPr>
      </w:r>
      <w:r w:rsidR="00AE169C">
        <w:rPr>
          <w:color w:val="000000"/>
          <w:shd w:val="clear" w:color="auto" w:fill="FFFFFF"/>
        </w:rPr>
        <w:fldChar w:fldCharType="separate"/>
      </w:r>
      <w:r w:rsidR="00AE169C" w:rsidRPr="00AE169C">
        <w:rPr>
          <w:noProof/>
          <w:color w:val="000000"/>
          <w:shd w:val="clear" w:color="auto" w:fill="FFFFFF"/>
          <w:vertAlign w:val="superscript"/>
        </w:rPr>
        <w:t>2</w:t>
      </w:r>
      <w:r w:rsidR="00AE169C">
        <w:rPr>
          <w:color w:val="000000"/>
          <w:shd w:val="clear" w:color="auto" w:fill="FFFFFF"/>
        </w:rPr>
        <w:fldChar w:fldCharType="end"/>
      </w:r>
      <w:r w:rsidR="00F0218E">
        <w:rPr>
          <w:color w:val="000000"/>
          <w:shd w:val="clear" w:color="auto" w:fill="FFFFFF"/>
        </w:rPr>
        <w:t xml:space="preserve">. Briefly, </w:t>
      </w:r>
      <w:r w:rsidR="005A09CD">
        <w:rPr>
          <w:color w:val="000000"/>
          <w:shd w:val="clear" w:color="auto" w:fill="FFFFFF"/>
        </w:rPr>
        <w:t>p</w:t>
      </w:r>
      <w:r w:rsidR="005C3D14" w:rsidRPr="005C3D14">
        <w:rPr>
          <w:color w:val="000000"/>
          <w:shd w:val="clear" w:color="auto" w:fill="FFFFFF"/>
        </w:rPr>
        <w:t>re-bronchodilator, single breath diffusion was performed as per guidelines</w:t>
      </w:r>
      <w:r w:rsidR="00F0218E">
        <w:rPr>
          <w:color w:val="000000"/>
          <w:shd w:val="clear" w:color="auto" w:fill="FFFFFF"/>
        </w:rPr>
        <w:fldChar w:fldCharType="begin"/>
      </w:r>
      <w:r w:rsidR="00AE169C">
        <w:rPr>
          <w:color w:val="000000"/>
          <w:shd w:val="clear" w:color="auto" w:fill="FFFFFF"/>
        </w:rPr>
        <w:instrText xml:space="preserve"> ADDIN EN.CITE &lt;EndNote&gt;&lt;Cite&gt;&lt;Author&gt;MacIntyre&lt;/Author&gt;&lt;Year&gt;2005&lt;/Year&gt;&lt;RecNum&gt;1009&lt;/RecNum&gt;&lt;DisplayText&gt;&lt;style face="superscript"&gt;37&lt;/style&gt;&lt;/DisplayText&gt;&lt;record&gt;&lt;rec-number&gt;1009&lt;/rec-number&gt;&lt;foreign-keys&gt;&lt;key app="EN" db-id="pvtptv5w8sx9ase5rwxppetwta2ep9p9vept" timestamp="1455701808"&gt;1009&lt;/key&gt;&lt;/foreign-keys&gt;&lt;ref-type name="Journal Article"&gt;17&lt;/ref-type&gt;&lt;contributors&gt;&lt;authors&gt;&lt;author&gt;MacIntyre, N.&lt;/author&gt;&lt;author&gt;Crapo, R. O.&lt;/author&gt;&lt;author&gt;Viegi, G.&lt;/author&gt;&lt;author&gt;Johnson, D. C.&lt;/author&gt;&lt;author&gt;van der Grinten, C. P. M.&lt;/author&gt;&lt;author&gt;Brusasco, V.&lt;/author&gt;&lt;author&gt;Burgos, F.&lt;/author&gt;&lt;author&gt;Casaburi, R.&lt;/author&gt;&lt;author&gt;Coates, A.&lt;/author&gt;&lt;author&gt;Enright, P.&lt;/author&gt;&lt;author&gt;Gustafsson, P.&lt;/author&gt;&lt;author&gt;Hankinson, J.&lt;/author&gt;&lt;author&gt;Jensen, R.&lt;/author&gt;&lt;author&gt;McKay, R.&lt;/author&gt;&lt;author&gt;Miller, M. R.&lt;/author&gt;&lt;author&gt;Navajas, D.&lt;/author&gt;&lt;author&gt;Pedersen, O. F.&lt;/author&gt;&lt;author&gt;Pellegrino, R.&lt;/author&gt;&lt;author&gt;Wanger, J.&lt;/author&gt;&lt;/authors&gt;&lt;/contributors&gt;&lt;titles&gt;&lt;title&gt;Standardisation of the single-breath determination of carbon monoxide uptake in the lung&lt;/title&gt;&lt;secondary-title&gt;European Respiratory Journal&lt;/secondary-title&gt;&lt;/titles&gt;&lt;periodical&gt;&lt;full-title&gt;European Respiratory Journal&lt;/full-title&gt;&lt;abbr-1&gt;Eur Respir J&lt;/abbr-1&gt;&lt;/periodical&gt;&lt;pages&gt;720-735&lt;/pages&gt;&lt;volume&gt;26&lt;/volume&gt;&lt;number&gt;4&lt;/number&gt;&lt;dates&gt;&lt;year&gt;2005&lt;/year&gt;&lt;pub-dates&gt;&lt;date&gt;2005-10-01 00:00:00&lt;/date&gt;&lt;/pub-dates&gt;&lt;/dates&gt;&lt;urls&gt;&lt;related-urls&gt;&lt;url&gt;http://erj.ersjournals.com/erj/26/4/720.full.pdf&lt;/url&gt;&lt;url&gt;http://erj.ersjournals.com/content/erj/26/4/720.full.pdf&lt;/url&gt;&lt;/related-urls&gt;&lt;/urls&gt;&lt;electronic-resource-num&gt;10.1183/09031936.05.00034905&lt;/electronic-resource-num&gt;&lt;/record&gt;&lt;/Cite&gt;&lt;/EndNote&gt;</w:instrText>
      </w:r>
      <w:r w:rsidR="00F0218E">
        <w:rPr>
          <w:color w:val="000000"/>
          <w:shd w:val="clear" w:color="auto" w:fill="FFFFFF"/>
        </w:rPr>
        <w:fldChar w:fldCharType="separate"/>
      </w:r>
      <w:r w:rsidR="00AE169C" w:rsidRPr="00AE169C">
        <w:rPr>
          <w:noProof/>
          <w:color w:val="000000"/>
          <w:shd w:val="clear" w:color="auto" w:fill="FFFFFF"/>
          <w:vertAlign w:val="superscript"/>
        </w:rPr>
        <w:t>37</w:t>
      </w:r>
      <w:r w:rsidR="00F0218E">
        <w:rPr>
          <w:color w:val="000000"/>
          <w:shd w:val="clear" w:color="auto" w:fill="FFFFFF"/>
        </w:rPr>
        <w:fldChar w:fldCharType="end"/>
      </w:r>
      <w:r w:rsidR="005C3D14" w:rsidRPr="005C3D14">
        <w:rPr>
          <w:color w:val="000000"/>
          <w:shd w:val="clear" w:color="auto" w:fill="FFFFFF"/>
        </w:rPr>
        <w:t>, with percent-predicted carbon monoxide transfer coefficient calculated (TLCO%). Following</w:t>
      </w:r>
      <w:r w:rsidR="005A09CD">
        <w:rPr>
          <w:color w:val="000000"/>
          <w:shd w:val="clear" w:color="auto" w:fill="FFFFFF"/>
        </w:rPr>
        <w:t xml:space="preserve"> administration of 400</w:t>
      </w:r>
      <w:r w:rsidR="00C7428B">
        <w:rPr>
          <w:color w:val="000000"/>
          <w:shd w:val="clear" w:color="auto" w:fill="FFFFFF"/>
        </w:rPr>
        <w:t xml:space="preserve"> </w:t>
      </w:r>
      <w:r w:rsidR="005A09CD">
        <w:rPr>
          <w:color w:val="000000"/>
          <w:shd w:val="clear" w:color="auto" w:fill="FFFFFF"/>
        </w:rPr>
        <w:t xml:space="preserve">µg of salbutamol, </w:t>
      </w:r>
      <w:r w:rsidR="005C3D14" w:rsidRPr="005C3D14">
        <w:rPr>
          <w:color w:val="000000"/>
          <w:shd w:val="clear" w:color="auto" w:fill="FFFFFF"/>
        </w:rPr>
        <w:t xml:space="preserve">the tidal breathing tests, MBNW </w:t>
      </w:r>
      <w:r w:rsidR="004F34DE">
        <w:rPr>
          <w:color w:val="000000"/>
          <w:shd w:val="clear" w:color="auto" w:fill="FFFFFF"/>
        </w:rPr>
        <w:t>(S</w:t>
      </w:r>
      <w:r w:rsidR="004F34DE" w:rsidRPr="00BB7135">
        <w:rPr>
          <w:color w:val="000000"/>
          <w:shd w:val="clear" w:color="auto" w:fill="FFFFFF"/>
          <w:vertAlign w:val="subscript"/>
        </w:rPr>
        <w:t>cond</w:t>
      </w:r>
      <w:r w:rsidR="004F34DE">
        <w:rPr>
          <w:color w:val="000000"/>
          <w:shd w:val="clear" w:color="auto" w:fill="FFFFFF"/>
        </w:rPr>
        <w:t xml:space="preserve"> and S</w:t>
      </w:r>
      <w:r w:rsidR="004F34DE" w:rsidRPr="00BB7135">
        <w:rPr>
          <w:color w:val="000000"/>
          <w:shd w:val="clear" w:color="auto" w:fill="FFFFFF"/>
          <w:vertAlign w:val="subscript"/>
        </w:rPr>
        <w:t>acin)</w:t>
      </w:r>
      <w:r w:rsidR="005C3D14" w:rsidRPr="005C3D14">
        <w:rPr>
          <w:color w:val="000000"/>
          <w:shd w:val="clear" w:color="auto" w:fill="FFFFFF"/>
        </w:rPr>
        <w:t>and oscillometry</w:t>
      </w:r>
      <w:r w:rsidR="004F34DE">
        <w:rPr>
          <w:color w:val="000000"/>
          <w:shd w:val="clear" w:color="auto" w:fill="FFFFFF"/>
        </w:rPr>
        <w:t xml:space="preserve"> (R5-R19, AX)</w:t>
      </w:r>
      <w:r w:rsidR="005C3D14" w:rsidRPr="005C3D14">
        <w:rPr>
          <w:color w:val="000000"/>
          <w:shd w:val="clear" w:color="auto" w:fill="FFFFFF"/>
        </w:rPr>
        <w:t xml:space="preserve"> were performed before plethysmography, with subjects allowed sufficient recovery time between testing. </w:t>
      </w:r>
    </w:p>
    <w:p w14:paraId="734E0059" w14:textId="462E2151" w:rsidR="006B66F2" w:rsidRPr="009C666B" w:rsidRDefault="005A09CD" w:rsidP="00C21B66">
      <w:pPr>
        <w:spacing w:line="360" w:lineRule="auto"/>
        <w:jc w:val="both"/>
      </w:pPr>
      <w:r>
        <w:rPr>
          <w:color w:val="000000"/>
          <w:shd w:val="clear" w:color="auto" w:fill="FFFFFF"/>
        </w:rPr>
        <w:t>HR</w:t>
      </w:r>
      <w:r w:rsidR="00CA5452" w:rsidRPr="006B66F2">
        <w:rPr>
          <w:color w:val="000000"/>
          <w:shd w:val="clear" w:color="auto" w:fill="FFFFFF"/>
        </w:rPr>
        <w:t>CT analysis was performed by VIDA Diagnostics with emphysema measured as the percent of voxels</w:t>
      </w:r>
      <w:r w:rsidR="00CA5452" w:rsidRPr="003019A0">
        <w:rPr>
          <w:color w:val="000000"/>
          <w:shd w:val="clear" w:color="auto" w:fill="FFFFFF"/>
        </w:rPr>
        <w:t xml:space="preserve"> with attenuation values less than -950 HU on the inspiratory scan</w:t>
      </w:r>
      <w:r w:rsidR="00A65C7D">
        <w:rPr>
          <w:color w:val="000000"/>
          <w:shd w:val="clear" w:color="auto" w:fill="FFFFFF"/>
        </w:rPr>
        <w:t xml:space="preserve"> </w:t>
      </w:r>
      <w:r w:rsidR="00A65C7D" w:rsidRPr="006B66F2">
        <w:rPr>
          <w:color w:val="000000"/>
          <w:shd w:val="clear" w:color="auto" w:fill="FFFFFF"/>
        </w:rPr>
        <w:t>(%LAA)</w:t>
      </w:r>
      <w:r w:rsidR="00CA5452" w:rsidRPr="003019A0">
        <w:rPr>
          <w:color w:val="000000"/>
          <w:shd w:val="clear" w:color="auto" w:fill="FFFFFF"/>
        </w:rPr>
        <w:t>. MLD E/I, a CT marker of gas trapping was calculated as the ratio of mean lung density on paired expiratory and inspiratory scans.</w:t>
      </w:r>
    </w:p>
    <w:p w14:paraId="330528D7" w14:textId="431DE08D" w:rsidR="0005218D" w:rsidRPr="00882B3A" w:rsidRDefault="0005218D" w:rsidP="00C21B66">
      <w:pPr>
        <w:spacing w:line="360" w:lineRule="auto"/>
        <w:jc w:val="both"/>
      </w:pPr>
      <w:r w:rsidRPr="00B967EB">
        <w:t>A subpopulation of subjects underwent</w:t>
      </w:r>
      <w:r>
        <w:t xml:space="preserve"> </w:t>
      </w:r>
      <w:r w:rsidR="00C347BE" w:rsidRPr="00822C0A">
        <w:t>flexible video bronchoscopy</w:t>
      </w:r>
      <w:r w:rsidR="00C347BE" w:rsidRPr="0001066C" w:rsidDel="00C347BE">
        <w:t xml:space="preserve"> </w:t>
      </w:r>
      <w:r>
        <w:t xml:space="preserve">and bronchoalveolar lavage </w:t>
      </w:r>
      <w:r w:rsidRPr="00882B3A">
        <w:t>(BAL)</w:t>
      </w:r>
      <w:r>
        <w:t xml:space="preserve"> sampling (</w:t>
      </w:r>
      <w:r w:rsidR="00FE76E2">
        <w:t xml:space="preserve">n = </w:t>
      </w:r>
      <w:r>
        <w:t xml:space="preserve">17 for IFE, </w:t>
      </w:r>
      <w:r w:rsidR="00FE76E2">
        <w:t xml:space="preserve">n = </w:t>
      </w:r>
      <w:r>
        <w:t>13 for FE). Two lobes were sampled per subject with 100</w:t>
      </w:r>
      <w:r w:rsidR="003A1334">
        <w:t xml:space="preserve"> </w:t>
      </w:r>
      <w:r>
        <w:t>ml 0.9%</w:t>
      </w:r>
      <w:r w:rsidR="0040474B">
        <w:t xml:space="preserve"> (w/v)</w:t>
      </w:r>
      <w:r>
        <w:t xml:space="preserve"> saline </w:t>
      </w:r>
      <w:r w:rsidR="003A1334">
        <w:t xml:space="preserve">being </w:t>
      </w:r>
      <w:r>
        <w:t xml:space="preserve">instilled </w:t>
      </w:r>
      <w:r w:rsidR="003A1334">
        <w:t xml:space="preserve">into each lobe </w:t>
      </w:r>
      <w:r>
        <w:t xml:space="preserve">and recovered by aspiration. The BAL was filtered using a 100 </w:t>
      </w:r>
      <w:r w:rsidR="005A09CD">
        <w:t xml:space="preserve">µm </w:t>
      </w:r>
      <w:r>
        <w:t>cell strainer and centrifuged at 400</w:t>
      </w:r>
      <w:r w:rsidR="005A09CD">
        <w:t xml:space="preserve"> </w:t>
      </w:r>
      <w:r>
        <w:t xml:space="preserve">g for 10 min and room temperature to isolate the cell pellet. Cytospin </w:t>
      </w:r>
      <w:r w:rsidR="0040474B">
        <w:t xml:space="preserve">slides were generated and </w:t>
      </w:r>
      <w:r w:rsidRPr="00F756AC">
        <w:t>500 cells were</w:t>
      </w:r>
      <w:r>
        <w:t xml:space="preserve"> counted </w:t>
      </w:r>
      <w:r w:rsidR="0040474B">
        <w:t xml:space="preserve">to obtain </w:t>
      </w:r>
      <w:r>
        <w:t xml:space="preserve">a differential cell count. </w:t>
      </w:r>
      <w:r w:rsidR="00EC674B">
        <w:t>BAL neutrophil proportions</w:t>
      </w:r>
      <w:r>
        <w:t xml:space="preserve"> </w:t>
      </w:r>
      <w:r w:rsidR="008B4879">
        <w:t xml:space="preserve">and eosinophil proportions </w:t>
      </w:r>
      <w:r w:rsidR="005C3D14">
        <w:t xml:space="preserve">were </w:t>
      </w:r>
      <w:r>
        <w:t xml:space="preserve">averaged from </w:t>
      </w:r>
      <w:r w:rsidR="00EC674B">
        <w:t xml:space="preserve">differential cell counts from </w:t>
      </w:r>
      <w:r>
        <w:t xml:space="preserve">both lobes </w:t>
      </w:r>
      <w:r w:rsidR="005C3D14">
        <w:t>as previously described</w:t>
      </w:r>
      <w:r w:rsidR="00F0218E">
        <w:fldChar w:fldCharType="begin">
          <w:fldData xml:space="preserve">PEVuZE5vdGU+PENpdGU+PEF1dGhvcj5Pc3RyaWRnZTwvQXV0aG9yPjxZZWFyPjIwMTY8L1llYXI+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I2LTMyPC9wYWdlcz48dm9sdW1lPjcxPC92b2x1bWU+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AE169C">
        <w:instrText xml:space="preserve"> ADDIN EN.CITE </w:instrText>
      </w:r>
      <w:r w:rsidR="00AE169C">
        <w:fldChar w:fldCharType="begin">
          <w:fldData xml:space="preserve">PEVuZE5vdGU+PENpdGU+PEF1dGhvcj5Pc3RyaWRnZTwvQXV0aG9yPjxZZWFyPjIwMTY8L1llYXI+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I2LTMyPC9wYWdlcz48dm9sdW1lPjcxPC92b2x1bWU+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AE169C">
        <w:instrText xml:space="preserve"> ADDIN EN.CITE.DATA </w:instrText>
      </w:r>
      <w:r w:rsidR="00AE169C">
        <w:fldChar w:fldCharType="end"/>
      </w:r>
      <w:r w:rsidR="00F0218E">
        <w:fldChar w:fldCharType="separate"/>
      </w:r>
      <w:r w:rsidR="00AE169C" w:rsidRPr="00AE169C">
        <w:rPr>
          <w:noProof/>
          <w:vertAlign w:val="superscript"/>
        </w:rPr>
        <w:t>38</w:t>
      </w:r>
      <w:r w:rsidR="00F0218E">
        <w:fldChar w:fldCharType="end"/>
      </w:r>
      <w:r w:rsidR="008D125E">
        <w:t xml:space="preserve">. </w:t>
      </w:r>
    </w:p>
    <w:p w14:paraId="5D1B7395" w14:textId="127BDD2E" w:rsidR="0005218D" w:rsidRPr="003C3CCA" w:rsidRDefault="0005218D" w:rsidP="00C21B66">
      <w:pPr>
        <w:spacing w:line="360" w:lineRule="auto"/>
        <w:jc w:val="both"/>
      </w:pPr>
      <w:r w:rsidRPr="003C3CCA">
        <w:t xml:space="preserve">Data </w:t>
      </w:r>
      <w:r w:rsidR="007E6F5B" w:rsidRPr="003C3CCA">
        <w:t>w</w:t>
      </w:r>
      <w:r w:rsidR="007E6F5B">
        <w:t>ere</w:t>
      </w:r>
      <w:r w:rsidR="007E6F5B" w:rsidRPr="003C3CCA">
        <w:t xml:space="preserve"> </w:t>
      </w:r>
      <w:r w:rsidRPr="003C3CCA">
        <w:t>analysed using IBM SPSS Statistics 24</w:t>
      </w:r>
      <w:r>
        <w:t xml:space="preserve"> and Graphpad prism 8.2.0</w:t>
      </w:r>
      <w:r w:rsidRPr="003C3CCA">
        <w:t xml:space="preserve">. </w:t>
      </w:r>
      <w:r w:rsidR="00CB0BF4">
        <w:t xml:space="preserve">Each variable was checked for normality </w:t>
      </w:r>
      <w:r w:rsidR="00204394">
        <w:t xml:space="preserve">by plotting histograms </w:t>
      </w:r>
      <w:r w:rsidR="00CB0BF4">
        <w:t>and e</w:t>
      </w:r>
      <w:r w:rsidRPr="003C3CCA">
        <w:t xml:space="preserve">ither mean and standard deviation or median and interquartile range were reported, as appropriate. A </w:t>
      </w:r>
      <w:r w:rsidR="00FE76E2" w:rsidRPr="003F4F08">
        <w:rPr>
          <w:i/>
          <w:iCs/>
        </w:rPr>
        <w:t>P</w:t>
      </w:r>
      <w:r w:rsidRPr="003C3CCA">
        <w:t xml:space="preserve"> value of &lt;</w:t>
      </w:r>
      <w:r w:rsidR="00B039D7">
        <w:t xml:space="preserve"> </w:t>
      </w:r>
      <w:r w:rsidRPr="003C3CCA">
        <w:t>.05 was considered statistically significant.</w:t>
      </w:r>
      <w:r>
        <w:t xml:space="preserve"> A</w:t>
      </w:r>
      <w:r w:rsidR="00A65C7D">
        <w:t xml:space="preserve"> </w:t>
      </w:r>
      <w:bookmarkStart w:id="5" w:name="_Hlk42350811"/>
      <w:r>
        <w:t xml:space="preserve">two sample t-test </w:t>
      </w:r>
      <w:bookmarkEnd w:id="5"/>
      <w:r>
        <w:t xml:space="preserve">or </w:t>
      </w:r>
      <w:bookmarkStart w:id="6" w:name="_Hlk42350850"/>
      <w:r w:rsidRPr="00B1705C">
        <w:t xml:space="preserve">Mann-Whitney U test </w:t>
      </w:r>
      <w:bookmarkEnd w:id="6"/>
      <w:r w:rsidR="0042506A">
        <w:t>was</w:t>
      </w:r>
      <w:r w:rsidR="003F300C" w:rsidRPr="00B1705C">
        <w:t xml:space="preserve"> </w:t>
      </w:r>
      <w:r w:rsidRPr="00B1705C">
        <w:t>used to test for differences</w:t>
      </w:r>
      <w:r>
        <w:t xml:space="preserve"> between </w:t>
      </w:r>
      <w:r w:rsidR="00CB0BF4">
        <w:t>the infrequent and frequent exacerbator groups</w:t>
      </w:r>
      <w:r w:rsidR="000E6C25">
        <w:t>, as appropriate</w:t>
      </w:r>
      <w:r w:rsidR="00CB0BF4">
        <w:t xml:space="preserve">. </w:t>
      </w:r>
      <w:r w:rsidRPr="001A6AD3">
        <w:t>Due to the categorical nature of gender</w:t>
      </w:r>
      <w:r w:rsidR="00C60631">
        <w:t xml:space="preserve"> and of ICS usage</w:t>
      </w:r>
      <w:r w:rsidRPr="001A6AD3">
        <w:t>, chi square test</w:t>
      </w:r>
      <w:r w:rsidR="00C60631">
        <w:t>s</w:t>
      </w:r>
      <w:r w:rsidRPr="001A6AD3">
        <w:t xml:space="preserve"> w</w:t>
      </w:r>
      <w:r w:rsidR="00C60631">
        <w:t>ere</w:t>
      </w:r>
      <w:r w:rsidRPr="001A6AD3">
        <w:t xml:space="preserve"> used to test for any differences between </w:t>
      </w:r>
      <w:r w:rsidR="00CB0BF4">
        <w:t xml:space="preserve">the </w:t>
      </w:r>
      <w:r w:rsidRPr="001A6AD3">
        <w:t>groups.</w:t>
      </w:r>
      <w:r w:rsidR="00D94C16">
        <w:t xml:space="preserve"> </w:t>
      </w:r>
      <w:r w:rsidRPr="006A67F7">
        <w:t xml:space="preserve">Bivariate associations were determined using either Pearson’s correlation or Spearman’s rank correlation analyses, as appropriate. </w:t>
      </w:r>
    </w:p>
    <w:p w14:paraId="3B9996B7" w14:textId="77777777" w:rsidR="00C91E68" w:rsidRDefault="00C91E68" w:rsidP="00C21B66">
      <w:pPr>
        <w:spacing w:line="360" w:lineRule="auto"/>
        <w:jc w:val="both"/>
        <w:rPr>
          <w:rFonts w:asciiTheme="majorHAnsi" w:eastAsiaTheme="majorEastAsia" w:hAnsiTheme="majorHAnsi" w:cstheme="majorBidi"/>
          <w:color w:val="2E74B5" w:themeColor="accent1" w:themeShade="BF"/>
          <w:sz w:val="32"/>
          <w:szCs w:val="32"/>
        </w:rPr>
      </w:pPr>
      <w:r>
        <w:br w:type="page"/>
      </w:r>
    </w:p>
    <w:p w14:paraId="45D536D9" w14:textId="31BD05F0" w:rsidR="0094249C" w:rsidRDefault="001C4339" w:rsidP="00C21B66">
      <w:pPr>
        <w:pStyle w:val="Heading1"/>
        <w:spacing w:line="360" w:lineRule="auto"/>
        <w:jc w:val="both"/>
      </w:pPr>
      <w:r>
        <w:t>Results</w:t>
      </w:r>
    </w:p>
    <w:p w14:paraId="043E8C97" w14:textId="40FFBFBA" w:rsidR="003B1E67" w:rsidRDefault="003B1E67" w:rsidP="00C21B66">
      <w:pPr>
        <w:spacing w:line="360" w:lineRule="auto"/>
        <w:jc w:val="both"/>
        <w:rPr>
          <w:color w:val="000000"/>
          <w:shd w:val="clear" w:color="auto" w:fill="FFFFFF"/>
        </w:rPr>
      </w:pPr>
      <w:r>
        <w:rPr>
          <w:color w:val="000000"/>
          <w:shd w:val="clear" w:color="auto" w:fill="FFFFFF"/>
        </w:rPr>
        <w:t>Table 1 shows the demo</w:t>
      </w:r>
      <w:r w:rsidR="007A6042">
        <w:rPr>
          <w:color w:val="000000"/>
          <w:shd w:val="clear" w:color="auto" w:fill="FFFFFF"/>
        </w:rPr>
        <w:t xml:space="preserve">graphic, </w:t>
      </w:r>
      <w:r>
        <w:rPr>
          <w:color w:val="000000"/>
          <w:shd w:val="clear" w:color="auto" w:fill="FFFFFF"/>
        </w:rPr>
        <w:t xml:space="preserve">lung function </w:t>
      </w:r>
      <w:r w:rsidR="007A6042">
        <w:rPr>
          <w:color w:val="000000"/>
          <w:shd w:val="clear" w:color="auto" w:fill="FFFFFF"/>
        </w:rPr>
        <w:t>and emphysema scores</w:t>
      </w:r>
      <w:r>
        <w:rPr>
          <w:color w:val="000000"/>
          <w:shd w:val="clear" w:color="auto" w:fill="FFFFFF"/>
        </w:rPr>
        <w:t xml:space="preserve"> for </w:t>
      </w:r>
      <w:r w:rsidR="007A6042">
        <w:rPr>
          <w:color w:val="000000"/>
          <w:shd w:val="clear" w:color="auto" w:fill="FFFFFF"/>
        </w:rPr>
        <w:t xml:space="preserve">the </w:t>
      </w:r>
      <w:r>
        <w:rPr>
          <w:color w:val="000000"/>
          <w:shd w:val="clear" w:color="auto" w:fill="FFFFFF"/>
        </w:rPr>
        <w:t xml:space="preserve">COPD </w:t>
      </w:r>
      <w:r w:rsidR="009C666B">
        <w:rPr>
          <w:color w:val="000000"/>
          <w:shd w:val="clear" w:color="auto" w:fill="FFFFFF"/>
        </w:rPr>
        <w:t xml:space="preserve">subjects included in </w:t>
      </w:r>
      <w:r>
        <w:rPr>
          <w:color w:val="000000"/>
          <w:shd w:val="clear" w:color="auto" w:fill="FFFFFF"/>
        </w:rPr>
        <w:t>t</w:t>
      </w:r>
      <w:r w:rsidR="007A6042">
        <w:rPr>
          <w:color w:val="000000"/>
          <w:shd w:val="clear" w:color="auto" w:fill="FFFFFF"/>
        </w:rPr>
        <w:t xml:space="preserve">his </w:t>
      </w:r>
      <w:r>
        <w:rPr>
          <w:color w:val="000000"/>
          <w:shd w:val="clear" w:color="auto" w:fill="FFFFFF"/>
        </w:rPr>
        <w:t>analysis</w:t>
      </w:r>
      <w:r w:rsidR="001F20C7">
        <w:rPr>
          <w:color w:val="000000"/>
          <w:shd w:val="clear" w:color="auto" w:fill="FFFFFF"/>
        </w:rPr>
        <w:t xml:space="preserve"> </w:t>
      </w:r>
      <w:bookmarkStart w:id="7" w:name="_Hlk42343834"/>
      <w:r w:rsidR="00AD4DB0">
        <w:rPr>
          <w:color w:val="000000"/>
          <w:shd w:val="clear" w:color="auto" w:fill="FFFFFF"/>
        </w:rPr>
        <w:t>and has some overlap with previously published work</w:t>
      </w:r>
      <w:r w:rsidR="003A7A69">
        <w:rPr>
          <w:color w:val="000000"/>
          <w:shd w:val="clear" w:color="auto" w:fill="FFFFFF"/>
        </w:rPr>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B775ED">
        <w:rPr>
          <w:color w:val="000000"/>
          <w:shd w:val="clear" w:color="auto" w:fill="FFFFFF"/>
        </w:rPr>
        <w:instrText xml:space="preserve"> ADDIN EN.CITE </w:instrText>
      </w:r>
      <w:r w:rsidR="00B775ED">
        <w:rPr>
          <w:color w:val="000000"/>
          <w:shd w:val="clear" w:color="auto" w:fill="FFFFFF"/>
        </w:rPr>
        <w:fldChar w:fldCharType="begin">
          <w:fldData xml:space="preserve">PEVuZE5vdGU+PENpdGU+PEF1dGhvcj5Pc3RyaWRnZTwvQXV0aG9yPjxZZWFyPjIwMTk8L1llYXI+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</w:fldData>
        </w:fldChar>
      </w:r>
      <w:r w:rsidR="00B775ED">
        <w:rPr>
          <w:color w:val="000000"/>
          <w:shd w:val="clear" w:color="auto" w:fill="FFFFFF"/>
        </w:rPr>
        <w:instrText xml:space="preserve"> ADDIN EN.CITE.DATA </w:instrText>
      </w:r>
      <w:r w:rsidR="00B775ED">
        <w:rPr>
          <w:color w:val="000000"/>
          <w:shd w:val="clear" w:color="auto" w:fill="FFFFFF"/>
        </w:rPr>
      </w:r>
      <w:r w:rsidR="00B775ED">
        <w:rPr>
          <w:color w:val="000000"/>
          <w:shd w:val="clear" w:color="auto" w:fill="FFFFFF"/>
        </w:rPr>
        <w:fldChar w:fldCharType="end"/>
      </w:r>
      <w:r w:rsidR="003A7A69">
        <w:rPr>
          <w:color w:val="000000"/>
          <w:shd w:val="clear" w:color="auto" w:fill="FFFFFF"/>
        </w:rPr>
      </w:r>
      <w:r w:rsidR="003A7A69">
        <w:rPr>
          <w:color w:val="000000"/>
          <w:shd w:val="clear" w:color="auto" w:fill="FFFFFF"/>
        </w:rPr>
        <w:fldChar w:fldCharType="separate"/>
      </w:r>
      <w:r w:rsidR="00B775ED" w:rsidRPr="00B775ED">
        <w:rPr>
          <w:noProof/>
          <w:color w:val="000000"/>
          <w:shd w:val="clear" w:color="auto" w:fill="FFFFFF"/>
          <w:vertAlign w:val="superscript"/>
        </w:rPr>
        <w:t>2</w:t>
      </w:r>
      <w:r w:rsidR="003A7A69">
        <w:rPr>
          <w:color w:val="000000"/>
          <w:shd w:val="clear" w:color="auto" w:fill="FFFFFF"/>
        </w:rPr>
        <w:fldChar w:fldCharType="end"/>
      </w:r>
      <w:r w:rsidR="00AD4DB0">
        <w:rPr>
          <w:color w:val="000000"/>
          <w:shd w:val="clear" w:color="auto" w:fill="FFFFFF"/>
        </w:rPr>
        <w:t>.</w:t>
      </w:r>
      <w:r w:rsidR="008224A0">
        <w:rPr>
          <w:color w:val="000000"/>
          <w:shd w:val="clear" w:color="auto" w:fill="FFFFFF"/>
        </w:rPr>
        <w:fldChar w:fldCharType="begin"/>
      </w:r>
      <w:r w:rsidR="00136ACF">
        <w:rPr>
          <w:color w:val="000000"/>
          <w:shd w:val="clear" w:color="auto" w:fill="FFFFFF"/>
        </w:rPr>
        <w:instrText xml:space="preserve"> ADDIN EN.CITE &lt;EndNote&gt;&lt;Cite&gt;&lt;Author&gt;Watson&lt;/Author&gt;&lt;Year&gt;2020&lt;/Year&gt;&lt;RecNum&gt;1853&lt;/RecNum&gt;&lt;DisplayText&gt;&lt;style face="superscript"&gt;35&lt;/style&gt;&lt;/DisplayText&gt;&lt;record&gt;&lt;rec-number&gt;1853&lt;/rec-number&gt;&lt;foreign-keys&gt;&lt;key app="EN" db-id="pvtptv5w8sx9ase5rwxppetwta2ep9p9vept" timestamp="1600190907"&gt;1853&lt;/key&gt;&lt;/foreign-keys&gt;&lt;ref-type name="Journal Article"&gt;17&lt;/ref-type&gt;&lt;contributors&gt;&lt;authors&gt;&lt;author&gt;Alastair Watson&lt;/author&gt;&lt;author&gt;C. Mirella Spalluto&lt;/author&gt;&lt;author&gt;Christopher McCrae&lt;/author&gt;&lt;author&gt;Doriana Cellura&lt;/author&gt;&lt;author&gt;Hannah Burke&lt;/author&gt;&lt;author&gt;Danen Cunoosamy&lt;/author&gt;&lt;author&gt;Anna Freeman&lt;/author&gt;&lt;author&gt;Alex Hicks&lt;/author&gt;&lt;author&gt;Michael Hühn&lt;/author&gt;&lt;author&gt;Kristoffer Ostridge&lt;/author&gt;&lt;author&gt;Karl J. Staples&lt;/author&gt;&lt;author&gt;Outi Vaarala&lt;/author&gt;&lt;author&gt;Tom Wilkinson&lt;/author&gt;&lt;/authors&gt;&lt;/contributors&gt;&lt;titles&gt;&lt;title&gt;Dynamics of IFN-β Responses during Respiratory Viral Infection. Insights for Therapeutic Strategies&lt;/title&gt;&lt;secondary-title&gt;American Journal of Respiratory and Critical Care Medicine&lt;/secondary-title&gt;&lt;/titles&gt;&lt;periodical&gt;&lt;full-title&gt;American Journal of Respiratory and Critical Care Medicine&lt;/full-title&gt;&lt;/periodical&gt;&lt;pages&gt;83-94&lt;/pages&gt;&lt;volume&gt;201&lt;/volume&gt;&lt;number&gt;1&lt;/number&gt;&lt;keywords&gt;&lt;keyword&gt;innate immunity,respiratory viruses,exacerbation,chronic obstructive pulmonary disease&lt;/keyword&gt;&lt;/keywords&gt;&lt;dates&gt;&lt;year&gt;2020&lt;/year&gt;&lt;/dates&gt;&lt;accession-num&gt;31461630&lt;/accession-num&gt;&lt;urls&gt;&lt;related-urls&gt;&lt;url&gt;https://www.atsjournals.org/doi/abs/10.1164/rccm.201901-0214OC&lt;/url&gt;&lt;/related-urls&gt;&lt;/urls&gt;&lt;electronic-resource-num&gt;10.1164/rccm.201901-0214OC&lt;/electronic-resource-num&gt;&lt;/record&gt;&lt;/Cite&gt;&lt;/EndNote&gt;</w:instrText>
      </w:r>
      <w:r w:rsidR="008224A0">
        <w:rPr>
          <w:color w:val="000000"/>
          <w:shd w:val="clear" w:color="auto" w:fill="FFFFFF"/>
        </w:rPr>
        <w:fldChar w:fldCharType="separate"/>
      </w:r>
      <w:r w:rsidR="00136ACF" w:rsidRPr="00136ACF">
        <w:rPr>
          <w:noProof/>
          <w:color w:val="000000"/>
          <w:shd w:val="clear" w:color="auto" w:fill="FFFFFF"/>
          <w:vertAlign w:val="superscript"/>
        </w:rPr>
        <w:t>35</w:t>
      </w:r>
      <w:r w:rsidR="008224A0">
        <w:rPr>
          <w:color w:val="000000"/>
          <w:shd w:val="clear" w:color="auto" w:fill="FFFFFF"/>
        </w:rPr>
        <w:fldChar w:fldCharType="end"/>
      </w:r>
      <w:r w:rsidR="00AD4DB0">
        <w:rPr>
          <w:color w:val="000000"/>
          <w:shd w:val="clear" w:color="auto" w:fill="FFFFFF"/>
        </w:rPr>
        <w:t xml:space="preserve"> </w:t>
      </w:r>
      <w:r w:rsidR="00A5442A">
        <w:t>The use of ICS</w:t>
      </w:r>
      <w:r w:rsidR="00D94C16">
        <w:t xml:space="preserve"> </w:t>
      </w:r>
      <w:r w:rsidR="00A5442A">
        <w:t>was higher in FE vs IFE</w:t>
      </w:r>
      <w:bookmarkEnd w:id="7"/>
      <w:r w:rsidR="00A5442A">
        <w:t>, however</w:t>
      </w:r>
      <w:r w:rsidR="003F300C">
        <w:t xml:space="preserve"> </w:t>
      </w:r>
      <w:r w:rsidR="00A5442A">
        <w:t>t</w:t>
      </w:r>
      <w:r w:rsidR="00FA26AC" w:rsidRPr="00CD3C68">
        <w:t>here was no difference in any of the</w:t>
      </w:r>
      <w:r w:rsidR="00A5442A">
        <w:t xml:space="preserve"> other</w:t>
      </w:r>
      <w:r w:rsidR="00FA26AC" w:rsidRPr="00CD3C68">
        <w:t xml:space="preserve"> demographic, spirometry or emphysema scores between </w:t>
      </w:r>
      <w:r w:rsidR="00FA26AC">
        <w:t xml:space="preserve">the </w:t>
      </w:r>
      <w:r w:rsidR="00FA26AC" w:rsidRPr="00CD3C68">
        <w:t>infrequent and frequent exacerbator groups (</w:t>
      </w:r>
      <w:r w:rsidR="00A61B6A">
        <w:t>Table 1</w:t>
      </w:r>
      <w:r w:rsidR="00A5442A">
        <w:t>)</w:t>
      </w:r>
      <w:r w:rsidR="0016376C">
        <w:t>.</w:t>
      </w:r>
      <w:r w:rsidR="00565490">
        <w:t xml:space="preserve"> </w:t>
      </w:r>
    </w:p>
    <w:p w14:paraId="5827E061" w14:textId="7A01B96F" w:rsidR="00A65C7D" w:rsidRDefault="00FA18DD" w:rsidP="00822C0A">
      <w:pPr>
        <w:spacing w:line="360" w:lineRule="auto"/>
        <w:jc w:val="both"/>
        <w:rPr>
          <w:i/>
          <w:iCs/>
          <w:color w:val="44546A" w:themeColor="text2"/>
        </w:rPr>
      </w:pPr>
      <w:r>
        <w:t xml:space="preserve">To understand if </w:t>
      </w:r>
      <w:r w:rsidRPr="00FA18DD">
        <w:t xml:space="preserve">small airways disease </w:t>
      </w:r>
      <w:r>
        <w:t xml:space="preserve">is </w:t>
      </w:r>
      <w:r w:rsidRPr="00FA18DD">
        <w:t>a key feature of frequent COPD exacerbators</w:t>
      </w:r>
      <w:r>
        <w:t>, physiological</w:t>
      </w:r>
      <w:r w:rsidR="00FA26AC">
        <w:t xml:space="preserve"> and CT parameters</w:t>
      </w:r>
      <w:r w:rsidR="006933D5">
        <w:t xml:space="preserve"> were compared between the </w:t>
      </w:r>
      <w:r w:rsidR="00FA26AC">
        <w:t>I</w:t>
      </w:r>
      <w:r w:rsidR="00761801">
        <w:t>F</w:t>
      </w:r>
      <w:r w:rsidR="00FA26AC">
        <w:t xml:space="preserve">E </w:t>
      </w:r>
      <w:r w:rsidR="006933D5">
        <w:t xml:space="preserve">and </w:t>
      </w:r>
      <w:r w:rsidR="00FA26AC">
        <w:t>FE</w:t>
      </w:r>
      <w:r w:rsidR="006933D5">
        <w:t xml:space="preserve"> groups.</w:t>
      </w:r>
      <w:r w:rsidR="00FA26AC" w:rsidRPr="00FA26AC">
        <w:t xml:space="preserve"> </w:t>
      </w:r>
      <w:r w:rsidR="00FA26AC">
        <w:t>Of the six parameters investigated, only S</w:t>
      </w:r>
      <w:r w:rsidR="00FA26AC" w:rsidRPr="00F0218E">
        <w:rPr>
          <w:vertAlign w:val="subscript"/>
        </w:rPr>
        <w:t xml:space="preserve">acin </w:t>
      </w:r>
      <w:r w:rsidR="00FA26AC">
        <w:t>was significantly different between infrequent and frequent exacerbators</w:t>
      </w:r>
      <w:r w:rsidR="00736DBF">
        <w:t>,</w:t>
      </w:r>
      <w:r w:rsidR="00F0218E">
        <w:t xml:space="preserve"> </w:t>
      </w:r>
      <w:r w:rsidR="00FA26AC" w:rsidRPr="00B61490">
        <w:t xml:space="preserve">with </w:t>
      </w:r>
      <w:r w:rsidR="00736DBF">
        <w:t>FE</w:t>
      </w:r>
      <w:r w:rsidR="00FA26AC" w:rsidRPr="00B61490">
        <w:t xml:space="preserve"> having higher </w:t>
      </w:r>
      <w:r w:rsidR="00FA26AC">
        <w:t xml:space="preserve">median values than </w:t>
      </w:r>
      <w:r w:rsidR="00736DBF">
        <w:t>I</w:t>
      </w:r>
      <w:r w:rsidR="00761801">
        <w:t>F</w:t>
      </w:r>
      <w:r w:rsidR="00736DBF">
        <w:t>E</w:t>
      </w:r>
      <w:r w:rsidR="00FA26AC">
        <w:t xml:space="preserve"> (Table 2)</w:t>
      </w:r>
      <w:r w:rsidR="00FA26AC" w:rsidRPr="00B61490">
        <w:t xml:space="preserve">. </w:t>
      </w:r>
    </w:p>
    <w:p w14:paraId="2D04479A" w14:textId="0A829A5B" w:rsidR="000E6C25" w:rsidRDefault="000D0EC5" w:rsidP="00DE6774">
      <w:pPr>
        <w:spacing w:line="360" w:lineRule="auto"/>
        <w:jc w:val="both"/>
      </w:pPr>
      <w:bookmarkStart w:id="8" w:name="_Hlk25062399"/>
      <w:r>
        <w:t xml:space="preserve">We next investigated the association between exacerbation phenotype and neutrophilic </w:t>
      </w:r>
      <w:r w:rsidRPr="00F93A98">
        <w:t xml:space="preserve">inflammation. </w:t>
      </w:r>
      <w:bookmarkStart w:id="9" w:name="_Hlk42345169"/>
      <w:r w:rsidRPr="00F93A98">
        <w:t>There w</w:t>
      </w:r>
      <w:r w:rsidR="006462C9" w:rsidRPr="00F93A98">
        <w:t>ere more</w:t>
      </w:r>
      <w:r w:rsidRPr="00F93A98">
        <w:t xml:space="preserve"> BAL neutrophils in FE (median 9.40, IQR 29.40) compared to I</w:t>
      </w:r>
      <w:r w:rsidR="00761801">
        <w:t>F</w:t>
      </w:r>
      <w:r w:rsidRPr="00F93A98">
        <w:t>E (median 3.10, IQR 7.50</w:t>
      </w:r>
      <w:r w:rsidR="00962836">
        <w:t xml:space="preserve">, </w:t>
      </w:r>
      <w:r w:rsidR="006462C9" w:rsidRPr="00F93A98">
        <w:t xml:space="preserve">one tailed </w:t>
      </w:r>
      <w:r w:rsidR="00FE76E2" w:rsidRPr="00CD258F">
        <w:rPr>
          <w:i/>
          <w:iCs/>
        </w:rPr>
        <w:t>P</w:t>
      </w:r>
      <w:r w:rsidR="00533816">
        <w:rPr>
          <w:i/>
          <w:iCs/>
        </w:rPr>
        <w:t xml:space="preserve"> </w:t>
      </w:r>
      <w:r w:rsidRPr="00F93A98">
        <w:t>=</w:t>
      </w:r>
      <w:r w:rsidR="00533816">
        <w:t xml:space="preserve"> </w:t>
      </w:r>
      <w:r w:rsidRPr="00F93A98">
        <w:t>.</w:t>
      </w:r>
      <w:r w:rsidRPr="00072E48">
        <w:t>0</w:t>
      </w:r>
      <w:r w:rsidR="006462C9" w:rsidRPr="00072E48">
        <w:t>36</w:t>
      </w:r>
      <w:r w:rsidR="00962836" w:rsidRPr="00072E48">
        <w:t xml:space="preserve">) </w:t>
      </w:r>
      <w:bookmarkEnd w:id="9"/>
      <w:r w:rsidR="00962836" w:rsidRPr="00072E48">
        <w:t>(</w:t>
      </w:r>
      <w:r w:rsidR="001A7968">
        <w:t>F</w:t>
      </w:r>
      <w:r w:rsidR="00962836" w:rsidRPr="00072E48">
        <w:t>igure 1</w:t>
      </w:r>
      <w:r w:rsidRPr="00072E48">
        <w:t>)</w:t>
      </w:r>
      <w:r w:rsidR="00E12BFA">
        <w:t>. For</w:t>
      </w:r>
      <w:r w:rsidR="00F04AC0">
        <w:t xml:space="preserve"> comparison of</w:t>
      </w:r>
      <w:r w:rsidR="00E37BB5">
        <w:t xml:space="preserve"> other BAL cell types and for</w:t>
      </w:r>
      <w:r w:rsidR="00E12BFA">
        <w:t xml:space="preserve"> total BAL cell count see supplement</w:t>
      </w:r>
      <w:r w:rsidR="00BE517C">
        <w:t>-</w:t>
      </w:r>
      <w:r w:rsidR="00BE517C" w:rsidRPr="00BE517C">
        <w:t xml:space="preserve"> e-Appendix 1</w:t>
      </w:r>
      <w:r w:rsidR="00E12BFA">
        <w:t>.</w:t>
      </w:r>
      <w:r>
        <w:t xml:space="preserve"> </w:t>
      </w:r>
      <w:r w:rsidR="00A61B6A">
        <w:t xml:space="preserve">Figure 1 </w:t>
      </w:r>
      <w:r w:rsidR="00087230">
        <w:t xml:space="preserve">indicates a </w:t>
      </w:r>
      <w:r w:rsidR="008546F0">
        <w:t>sub-cluster of FE with excessive neutrophilic inflammation</w:t>
      </w:r>
      <w:r w:rsidR="00087230">
        <w:t xml:space="preserve"> (values above the median of the FE group),</w:t>
      </w:r>
      <w:r w:rsidR="006A5626">
        <w:t xml:space="preserve"> </w:t>
      </w:r>
      <w:r w:rsidR="00FE76E2">
        <w:t xml:space="preserve">n = </w:t>
      </w:r>
      <w:r w:rsidR="006A5626">
        <w:t xml:space="preserve">6. </w:t>
      </w:r>
      <w:r w:rsidR="00087230">
        <w:t>However, no differences in small airways measures between this sub-cluster and</w:t>
      </w:r>
      <w:r w:rsidR="006A5626">
        <w:t xml:space="preserve"> other FE</w:t>
      </w:r>
      <w:r w:rsidR="00087230">
        <w:t xml:space="preserve"> was found except </w:t>
      </w:r>
      <w:r w:rsidR="006A5626">
        <w:t>for MLD E/I which</w:t>
      </w:r>
      <w:r w:rsidR="00087230">
        <w:t xml:space="preserve"> was </w:t>
      </w:r>
      <w:r w:rsidR="006A5626">
        <w:t>significantly higher in the excessive neutrophilic group compared to other FE</w:t>
      </w:r>
      <w:r w:rsidR="008546F0">
        <w:t xml:space="preserve"> (</w:t>
      </w:r>
      <w:bookmarkStart w:id="10" w:name="_Hlk50900604"/>
      <w:r w:rsidR="003123C6">
        <w:t>e-T</w:t>
      </w:r>
      <w:r w:rsidR="008546F0">
        <w:t>able</w:t>
      </w:r>
      <w:bookmarkEnd w:id="10"/>
      <w:r w:rsidR="008546F0">
        <w:t xml:space="preserve"> </w:t>
      </w:r>
      <w:r w:rsidR="006B3349">
        <w:t>3</w:t>
      </w:r>
      <w:r w:rsidR="008546F0">
        <w:t>).</w:t>
      </w:r>
      <w:r w:rsidR="0005725B">
        <w:t xml:space="preserve"> </w:t>
      </w:r>
      <w:r w:rsidR="00595EFC">
        <w:t xml:space="preserve">In </w:t>
      </w:r>
      <w:r w:rsidR="00FF71B4" w:rsidRPr="000E5828">
        <w:t xml:space="preserve">order to understand how markers of small airways dysfunction relate to </w:t>
      </w:r>
      <w:r w:rsidR="000E5828" w:rsidRPr="000E5828">
        <w:t xml:space="preserve">BAL </w:t>
      </w:r>
      <w:r w:rsidR="00107699">
        <w:t>neutrophilic inflammation</w:t>
      </w:r>
      <w:r w:rsidR="000E5828" w:rsidRPr="000E5828">
        <w:t xml:space="preserve">, bivariate correlations with </w:t>
      </w:r>
      <w:r w:rsidR="00C14B6F">
        <w:t xml:space="preserve">BAL neutrophil proportions </w:t>
      </w:r>
      <w:r w:rsidR="000E5828" w:rsidRPr="000E5828">
        <w:t>were</w:t>
      </w:r>
      <w:r w:rsidR="00552530">
        <w:t xml:space="preserve"> then</w:t>
      </w:r>
      <w:r w:rsidR="000E5828" w:rsidRPr="000E5828">
        <w:t xml:space="preserve"> conducted</w:t>
      </w:r>
      <w:r w:rsidR="00C14B6F">
        <w:t>.</w:t>
      </w:r>
      <w:r w:rsidR="000E5828" w:rsidRPr="000E5828">
        <w:t xml:space="preserve"> </w:t>
      </w:r>
      <w:r w:rsidR="00552530">
        <w:t xml:space="preserve">When all COPD subjects were analysed, only </w:t>
      </w:r>
      <w:r w:rsidR="00552530" w:rsidRPr="00276BC3">
        <w:t xml:space="preserve">R5-R19 and RV/TLC </w:t>
      </w:r>
      <w:r w:rsidR="00552530">
        <w:t>were</w:t>
      </w:r>
      <w:r w:rsidR="00552530" w:rsidRPr="00276BC3">
        <w:t xml:space="preserve"> significantly associated with BAL</w:t>
      </w:r>
      <w:r w:rsidR="00552530">
        <w:t xml:space="preserve"> neutrophils </w:t>
      </w:r>
      <w:r w:rsidR="00552530" w:rsidRPr="00861BC6">
        <w:t>(</w:t>
      </w:r>
      <w:r w:rsidR="00A61B6A">
        <w:t>Table 3</w:t>
      </w:r>
      <w:r w:rsidR="00552530" w:rsidRPr="00E56E51">
        <w:t xml:space="preserve">). </w:t>
      </w:r>
      <w:r w:rsidR="008B4879" w:rsidRPr="00E56E51">
        <w:t>Reg</w:t>
      </w:r>
      <w:r w:rsidR="008B4879" w:rsidRPr="00BF72F5">
        <w:t>ardi</w:t>
      </w:r>
      <w:r w:rsidR="008B4879" w:rsidRPr="00FE119A">
        <w:t>ng eosinophilic infla</w:t>
      </w:r>
      <w:r w:rsidR="008B4879" w:rsidRPr="00126375">
        <w:t xml:space="preserve">mmation, </w:t>
      </w:r>
      <w:bookmarkStart w:id="11" w:name="_Hlk42337025"/>
      <w:r w:rsidR="008B4879" w:rsidRPr="00126375">
        <w:t xml:space="preserve">there was no </w:t>
      </w:r>
      <w:bookmarkStart w:id="12" w:name="_Hlk42339105"/>
      <w:r w:rsidR="008B4879" w:rsidRPr="00126375">
        <w:t xml:space="preserve">difference </w:t>
      </w:r>
      <w:r w:rsidR="00AE7318" w:rsidRPr="00126375">
        <w:t xml:space="preserve">in </w:t>
      </w:r>
      <w:r w:rsidR="008B4879" w:rsidRPr="00126375">
        <w:t>BAL eosinophil proportion</w:t>
      </w:r>
      <w:r w:rsidR="007202BB">
        <w:t>s</w:t>
      </w:r>
      <w:r w:rsidR="008B4879" w:rsidRPr="00126375">
        <w:t xml:space="preserve"> between IFE and FE</w:t>
      </w:r>
      <w:r w:rsidR="00E56E51" w:rsidRPr="0005725B">
        <w:t xml:space="preserve"> and no </w:t>
      </w:r>
      <w:r w:rsidR="00E56E51" w:rsidRPr="00E56E51">
        <w:t>significant correlations between any markers of SAD and BAL eosinophil proportions</w:t>
      </w:r>
      <w:r w:rsidR="008B4879" w:rsidRPr="00E56E51">
        <w:t xml:space="preserve"> </w:t>
      </w:r>
      <w:bookmarkEnd w:id="11"/>
      <w:bookmarkEnd w:id="12"/>
      <w:r w:rsidR="00AE7318" w:rsidRPr="00E56E51">
        <w:t>(</w:t>
      </w:r>
      <w:r w:rsidR="003123C6">
        <w:t>e-Table</w:t>
      </w:r>
      <w:r w:rsidR="003123C6" w:rsidRPr="00BF72F5" w:rsidDel="003123C6">
        <w:t xml:space="preserve"> </w:t>
      </w:r>
      <w:r w:rsidR="00895C46">
        <w:t>2</w:t>
      </w:r>
      <w:r w:rsidR="003B49EB">
        <w:t xml:space="preserve"> and </w:t>
      </w:r>
      <w:r w:rsidR="0010395E" w:rsidRPr="0010395E">
        <w:t>e-Appendix 1</w:t>
      </w:r>
      <w:r w:rsidR="00E56E51" w:rsidRPr="0005725B">
        <w:t>)</w:t>
      </w:r>
      <w:r w:rsidR="008B4879" w:rsidRPr="00BF72F5">
        <w:t>.</w:t>
      </w:r>
      <w:r w:rsidR="008B4879">
        <w:t xml:space="preserve"> </w:t>
      </w:r>
    </w:p>
    <w:bookmarkEnd w:id="8"/>
    <w:p w14:paraId="0A2CB9ED" w14:textId="5241C09A" w:rsidR="005C03C5" w:rsidRDefault="00D62A6A" w:rsidP="00552530">
      <w:pPr>
        <w:spacing w:line="360" w:lineRule="auto"/>
        <w:jc w:val="both"/>
      </w:pPr>
      <w:r>
        <w:t xml:space="preserve">Bivariate correlations were </w:t>
      </w:r>
      <w:r w:rsidR="00552530">
        <w:t xml:space="preserve">next </w:t>
      </w:r>
      <w:r>
        <w:t>analysed in the</w:t>
      </w:r>
      <w:r w:rsidR="00204394">
        <w:t xml:space="preserve"> infrequent and</w:t>
      </w:r>
      <w:r>
        <w:t xml:space="preserve"> frequent exacerbator group</w:t>
      </w:r>
      <w:r w:rsidR="00204394">
        <w:t xml:space="preserve">s separately to determine if associations </w:t>
      </w:r>
      <w:r w:rsidR="004F199D">
        <w:t xml:space="preserve">between markers of SAD and </w:t>
      </w:r>
      <w:r w:rsidR="00204394">
        <w:t xml:space="preserve">BAL </w:t>
      </w:r>
      <w:r w:rsidR="00126C31">
        <w:t xml:space="preserve">neutrophil </w:t>
      </w:r>
      <w:r w:rsidR="00204394">
        <w:t xml:space="preserve">proportions differed by exacerbation phenotype. </w:t>
      </w:r>
      <w:r w:rsidR="004F199D">
        <w:t>There were no significant associations between any markers of SAD and BAL neutrophil proportions in the infrequent group (</w:t>
      </w:r>
      <w:r w:rsidR="003123C6">
        <w:t>e-Table</w:t>
      </w:r>
      <w:r w:rsidR="003123C6" w:rsidDel="003123C6">
        <w:t xml:space="preserve"> </w:t>
      </w:r>
      <w:r w:rsidR="003B3582">
        <w:t>1</w:t>
      </w:r>
      <w:r w:rsidR="004F199D">
        <w:t xml:space="preserve">). </w:t>
      </w:r>
      <w:r w:rsidR="00F93A98">
        <w:t xml:space="preserve">For </w:t>
      </w:r>
      <w:r w:rsidR="00552530">
        <w:t xml:space="preserve">the </w:t>
      </w:r>
      <w:r w:rsidR="00F93A98">
        <w:t>FE</w:t>
      </w:r>
      <w:r w:rsidR="00552530">
        <w:t xml:space="preserve"> group</w:t>
      </w:r>
      <w:r w:rsidR="00F93A98">
        <w:t>, s</w:t>
      </w:r>
      <w:r w:rsidR="004F199D">
        <w:t>c</w:t>
      </w:r>
      <w:r w:rsidR="007F28D1">
        <w:t xml:space="preserve">atterplots were visualised </w:t>
      </w:r>
      <w:r w:rsidR="006D4D09">
        <w:t>(</w:t>
      </w:r>
      <w:r w:rsidR="00334AD2">
        <w:t xml:space="preserve">Figure </w:t>
      </w:r>
      <w:r w:rsidR="005808CC">
        <w:t>2A-D</w:t>
      </w:r>
      <w:r w:rsidR="006D4D09">
        <w:t xml:space="preserve">) </w:t>
      </w:r>
      <w:r w:rsidR="007F28D1">
        <w:t xml:space="preserve">if there were significant </w:t>
      </w:r>
      <w:r w:rsidR="0083356E">
        <w:t xml:space="preserve">associations </w:t>
      </w:r>
      <w:r w:rsidR="00126C31">
        <w:t xml:space="preserve">between </w:t>
      </w:r>
      <w:r w:rsidR="004F199D">
        <w:t>markers of SAD and</w:t>
      </w:r>
      <w:r w:rsidR="000C7DF0">
        <w:t xml:space="preserve"> </w:t>
      </w:r>
      <w:r w:rsidR="00F93A98">
        <w:t xml:space="preserve">BAL </w:t>
      </w:r>
      <w:r w:rsidR="000C7DF0">
        <w:t>neutrophil proportions.</w:t>
      </w:r>
      <w:r w:rsidR="00FA5A9C">
        <w:t xml:space="preserve"> </w:t>
      </w:r>
      <w:r w:rsidR="00552530" w:rsidRPr="00E55878">
        <w:t>In frequent exacerbators</w:t>
      </w:r>
      <w:r w:rsidR="00552530">
        <w:t xml:space="preserve">, there were significant moderate to very strong </w:t>
      </w:r>
      <w:r w:rsidR="00552530" w:rsidRPr="00E55878">
        <w:t xml:space="preserve">associations between R5-R19, </w:t>
      </w:r>
      <w:r w:rsidR="00552530">
        <w:t xml:space="preserve">AX, </w:t>
      </w:r>
      <w:r w:rsidR="00552530" w:rsidRPr="00E55878">
        <w:t>MLD E/I</w:t>
      </w:r>
      <w:r w:rsidR="00552530">
        <w:t xml:space="preserve">, </w:t>
      </w:r>
      <w:r w:rsidR="00552530" w:rsidRPr="00E55878">
        <w:t>RV/TLC and</w:t>
      </w:r>
      <w:r w:rsidR="00552530">
        <w:t xml:space="preserve"> BAL neutrophil proportions. There was a trend towards an association between </w:t>
      </w:r>
      <w:r w:rsidR="00552530" w:rsidRPr="00E55878">
        <w:t>S</w:t>
      </w:r>
      <w:r w:rsidR="00552530" w:rsidRPr="00E55878">
        <w:rPr>
          <w:vertAlign w:val="subscript"/>
        </w:rPr>
        <w:t>acin</w:t>
      </w:r>
      <w:r w:rsidR="00552530" w:rsidRPr="00E55878">
        <w:t xml:space="preserve"> </w:t>
      </w:r>
      <w:r w:rsidR="00552530">
        <w:t>and</w:t>
      </w:r>
      <w:r w:rsidR="00552530" w:rsidRPr="00E55878">
        <w:t xml:space="preserve"> BAL</w:t>
      </w:r>
      <w:r w:rsidR="00552530">
        <w:t xml:space="preserve"> neutrophil proportions</w:t>
      </w:r>
      <w:r w:rsidR="00552530" w:rsidRPr="00E55878">
        <w:t xml:space="preserve"> (</w:t>
      </w:r>
      <w:r w:rsidR="00FE76E2" w:rsidRPr="00CD258F">
        <w:rPr>
          <w:i/>
          <w:iCs/>
        </w:rPr>
        <w:t>P</w:t>
      </w:r>
      <w:r w:rsidR="00FE76E2">
        <w:rPr>
          <w:i/>
          <w:iCs/>
        </w:rPr>
        <w:t xml:space="preserve"> </w:t>
      </w:r>
      <w:r w:rsidR="00552530" w:rsidRPr="00E55878">
        <w:t>=</w:t>
      </w:r>
      <w:r w:rsidR="00FE76E2">
        <w:t xml:space="preserve"> </w:t>
      </w:r>
      <w:r w:rsidR="00552530" w:rsidRPr="00E55878">
        <w:t>.067)</w:t>
      </w:r>
      <w:r w:rsidR="00552530" w:rsidRPr="00542066">
        <w:t>. There were no significant associations between S</w:t>
      </w:r>
      <w:r w:rsidR="00552530" w:rsidRPr="00542066">
        <w:rPr>
          <w:vertAlign w:val="subscript"/>
        </w:rPr>
        <w:t>cond</w:t>
      </w:r>
      <w:r w:rsidR="00552530" w:rsidRPr="00542066">
        <w:t xml:space="preserve"> and BAL neutrophil proportions </w:t>
      </w:r>
      <w:r w:rsidR="00552530">
        <w:t xml:space="preserve">in this subgroup </w:t>
      </w:r>
      <w:r w:rsidR="00552530" w:rsidRPr="00542066">
        <w:t xml:space="preserve">(all </w:t>
      </w:r>
      <w:r w:rsidR="00FE76E2" w:rsidRPr="00CD258F">
        <w:rPr>
          <w:i/>
          <w:iCs/>
        </w:rPr>
        <w:t>P</w:t>
      </w:r>
      <w:r w:rsidR="00FE76E2">
        <w:rPr>
          <w:i/>
          <w:iCs/>
        </w:rPr>
        <w:t xml:space="preserve"> </w:t>
      </w:r>
      <w:r w:rsidR="00552530" w:rsidRPr="00542066">
        <w:t>&gt;</w:t>
      </w:r>
      <w:r w:rsidR="00FE76E2">
        <w:t xml:space="preserve"> </w:t>
      </w:r>
      <w:r w:rsidR="00552530" w:rsidRPr="00542066">
        <w:t>.05</w:t>
      </w:r>
      <w:r w:rsidR="00552530">
        <w:t xml:space="preserve"> – data not shown</w:t>
      </w:r>
      <w:r w:rsidR="00552530" w:rsidRPr="00542066">
        <w:t xml:space="preserve">). </w:t>
      </w:r>
      <w:r w:rsidR="00BF72F5">
        <w:t>For eosinophil proportions, t</w:t>
      </w:r>
      <w:r w:rsidR="00BF72F5" w:rsidRPr="00860A24">
        <w:t xml:space="preserve">here were no significant correlations </w:t>
      </w:r>
      <w:r w:rsidR="00BF72F5">
        <w:t xml:space="preserve">with </w:t>
      </w:r>
      <w:r w:rsidR="00BF72F5" w:rsidRPr="00860A24">
        <w:t xml:space="preserve">markers of SAD in the infrequent or frequent exacerbator subgroups except </w:t>
      </w:r>
      <w:r w:rsidR="00BF72F5" w:rsidRPr="00BF72F5">
        <w:t>for S</w:t>
      </w:r>
      <w:r w:rsidR="00BF72F5" w:rsidRPr="00860A24">
        <w:rPr>
          <w:vertAlign w:val="subscript"/>
        </w:rPr>
        <w:t>cond</w:t>
      </w:r>
      <w:r w:rsidR="00BF72F5">
        <w:rPr>
          <w:vertAlign w:val="subscript"/>
        </w:rPr>
        <w:t xml:space="preserve"> </w:t>
      </w:r>
      <w:r w:rsidR="00BF72F5">
        <w:t>in the FE group</w:t>
      </w:r>
      <w:r w:rsidR="00BF72F5" w:rsidRPr="00BF72F5">
        <w:rPr>
          <w:vertAlign w:val="subscript"/>
        </w:rPr>
        <w:t xml:space="preserve"> </w:t>
      </w:r>
      <w:r w:rsidR="00BF72F5" w:rsidRPr="00BF72F5">
        <w:t>(</w:t>
      </w:r>
      <w:r w:rsidR="003123C6">
        <w:t>e-Table</w:t>
      </w:r>
      <w:r w:rsidR="003123C6" w:rsidRPr="00BF72F5" w:rsidDel="003123C6">
        <w:t xml:space="preserve"> </w:t>
      </w:r>
      <w:r w:rsidR="006E3D02">
        <w:t>2</w:t>
      </w:r>
      <w:r w:rsidR="00BF72F5" w:rsidRPr="00BF72F5">
        <w:t>).</w:t>
      </w:r>
      <w:r w:rsidR="00BF72F5">
        <w:t xml:space="preserve"> </w:t>
      </w:r>
      <w:r w:rsidR="00552530" w:rsidDel="00552530">
        <w:t xml:space="preserve"> </w:t>
      </w:r>
      <w:r w:rsidR="00FA21ED">
        <w:t>S</w:t>
      </w:r>
      <w:r w:rsidR="004D4C77">
        <w:t>ub-group</w:t>
      </w:r>
      <w:r w:rsidR="00FA21ED">
        <w:t xml:space="preserve"> analyses</w:t>
      </w:r>
      <w:r w:rsidR="009E2C2F">
        <w:t xml:space="preserve"> </w:t>
      </w:r>
      <w:r w:rsidR="00C82055">
        <w:t xml:space="preserve">of </w:t>
      </w:r>
      <w:r w:rsidR="00FA21ED">
        <w:t xml:space="preserve">only </w:t>
      </w:r>
      <w:r w:rsidR="00B86908">
        <w:t xml:space="preserve">subjects on ICS revealed </w:t>
      </w:r>
      <w:r w:rsidR="0091234B">
        <w:t xml:space="preserve">similar results </w:t>
      </w:r>
      <w:r w:rsidR="009E2C2F">
        <w:t xml:space="preserve">as described </w:t>
      </w:r>
      <w:r w:rsidR="00331596">
        <w:t>when COPD sub</w:t>
      </w:r>
      <w:r w:rsidR="009E2D54">
        <w:t>jects</w:t>
      </w:r>
      <w:r w:rsidR="004F6D72">
        <w:t xml:space="preserve"> irrespective of ICS usage </w:t>
      </w:r>
      <w:r w:rsidR="00603642">
        <w:t>were analysed</w:t>
      </w:r>
      <w:r w:rsidR="009E2D54">
        <w:t xml:space="preserve"> </w:t>
      </w:r>
      <w:r w:rsidR="0091234B">
        <w:t>(see</w:t>
      </w:r>
      <w:r w:rsidR="00FA21ED">
        <w:t xml:space="preserve"> </w:t>
      </w:r>
      <w:r w:rsidR="00D6777A" w:rsidRPr="00D6777A">
        <w:t>e-Appendix 1</w:t>
      </w:r>
      <w:r w:rsidR="001A1A67">
        <w:t xml:space="preserve"> for </w:t>
      </w:r>
      <w:r w:rsidR="007C1281">
        <w:t>full results of this sub-analysis</w:t>
      </w:r>
      <w:r w:rsidR="00D6777A">
        <w:t>).</w:t>
      </w:r>
      <w:r w:rsidR="00AD23B8">
        <w:t xml:space="preserve"> </w:t>
      </w:r>
      <w:r w:rsidR="0091234B">
        <w:t xml:space="preserve"> </w:t>
      </w:r>
      <w:r w:rsidR="005C03C5">
        <w:br w:type="page"/>
      </w:r>
    </w:p>
    <w:p w14:paraId="13AA7971" w14:textId="078AD5BA" w:rsidR="001C4339" w:rsidRDefault="001C4339" w:rsidP="00174251">
      <w:pPr>
        <w:pStyle w:val="Heading1"/>
        <w:spacing w:line="360" w:lineRule="auto"/>
        <w:jc w:val="both"/>
      </w:pPr>
      <w:r>
        <w:t>Discussion</w:t>
      </w:r>
    </w:p>
    <w:p w14:paraId="7B2AB0C1" w14:textId="57F3716E" w:rsidR="00222B5D" w:rsidRDefault="00EB5D93" w:rsidP="00174251">
      <w:pPr>
        <w:spacing w:line="360" w:lineRule="auto"/>
        <w:jc w:val="both"/>
        <w:rPr>
          <w:lang w:eastAsia="en-GB"/>
        </w:rPr>
      </w:pPr>
      <w:r>
        <w:t>T</w:t>
      </w:r>
      <w:r w:rsidR="00974EDE">
        <w:t>o our knowledge</w:t>
      </w:r>
      <w:r w:rsidR="00C664A6">
        <w:t xml:space="preserve"> </w:t>
      </w:r>
      <w:r w:rsidR="00BF3793">
        <w:t>this is the first study using both physiological and CT measures of SAD to demonstrate small airways</w:t>
      </w:r>
      <w:r w:rsidR="00BF3793" w:rsidRPr="002C71C7">
        <w:t xml:space="preserve"> dysfunction is strongly associated with BAL neutrophil</w:t>
      </w:r>
      <w:r w:rsidR="00FE119A">
        <w:t xml:space="preserve"> not eosinophil</w:t>
      </w:r>
      <w:r w:rsidR="00BF3793" w:rsidRPr="002C71C7">
        <w:t xml:space="preserve"> proportions in</w:t>
      </w:r>
      <w:r w:rsidR="00BF3793">
        <w:t xml:space="preserve"> </w:t>
      </w:r>
      <w:r w:rsidR="00BF3793" w:rsidRPr="002C71C7">
        <w:t>frequent but not in infrequent</w:t>
      </w:r>
      <w:r w:rsidR="00BF3793">
        <w:t xml:space="preserve"> COPD</w:t>
      </w:r>
      <w:r w:rsidR="00BF3793" w:rsidRPr="002C71C7">
        <w:t xml:space="preserve"> exacerbators</w:t>
      </w:r>
      <w:r w:rsidR="00BF3793">
        <w:t xml:space="preserve">. </w:t>
      </w:r>
      <w:r w:rsidR="00552530">
        <w:t xml:space="preserve">These </w:t>
      </w:r>
      <w:r w:rsidR="00BE60E2">
        <w:t>data</w:t>
      </w:r>
      <w:r w:rsidR="00BF3793" w:rsidRPr="002C71C7">
        <w:t xml:space="preserve"> highlight the important interrelationship between</w:t>
      </w:r>
      <w:r w:rsidR="00BF3793">
        <w:t xml:space="preserve"> </w:t>
      </w:r>
      <w:r w:rsidR="00FE119A">
        <w:t xml:space="preserve">neutrophilic </w:t>
      </w:r>
      <w:r w:rsidR="00BF3793">
        <w:t>inflammation</w:t>
      </w:r>
      <w:r w:rsidR="00BF3793" w:rsidRPr="002C71C7">
        <w:t xml:space="preserve">, exacerbation frequency and small airways disease in COPD. </w:t>
      </w:r>
      <w:r w:rsidR="00BF3793">
        <w:t xml:space="preserve">Furthermore, it is the first to describe increased acinar ventilation heterogeneity in COPD </w:t>
      </w:r>
      <w:r w:rsidR="00BF3793" w:rsidRPr="002C71C7">
        <w:t>patients who are frequent exacerbators.</w:t>
      </w:r>
      <w:r w:rsidR="00BF3793">
        <w:t xml:space="preserve"> </w:t>
      </w:r>
      <w:r w:rsidR="006E2C60" w:rsidRPr="002C71C7">
        <w:t xml:space="preserve">This is not purely driven by airflow limitation or disease severity as there was no </w:t>
      </w:r>
      <w:r w:rsidR="003C696C">
        <w:t xml:space="preserve">significant </w:t>
      </w:r>
      <w:r w:rsidR="006E2C60" w:rsidRPr="002C71C7">
        <w:t>difference in FEV</w:t>
      </w:r>
      <w:r w:rsidR="006E2C60" w:rsidRPr="002C71C7">
        <w:rPr>
          <w:vertAlign w:val="subscript"/>
        </w:rPr>
        <w:t>1</w:t>
      </w:r>
      <w:r w:rsidR="006E2C60" w:rsidRPr="002C71C7">
        <w:t>/FVC or FEV</w:t>
      </w:r>
      <w:r w:rsidR="006E2C60" w:rsidRPr="002C71C7">
        <w:rPr>
          <w:vertAlign w:val="subscript"/>
        </w:rPr>
        <w:t>1</w:t>
      </w:r>
      <w:r w:rsidR="006E2C60" w:rsidRPr="002C71C7">
        <w:t>%</w:t>
      </w:r>
      <w:r w:rsidR="002576D4">
        <w:t>,</w:t>
      </w:r>
      <w:r w:rsidR="006E2C60" w:rsidRPr="002C71C7">
        <w:t xml:space="preserve"> </w:t>
      </w:r>
      <w:r w:rsidR="007863D8">
        <w:t>as determined by spirometry</w:t>
      </w:r>
      <w:r w:rsidR="002576D4">
        <w:t>,</w:t>
      </w:r>
      <w:r w:rsidR="007863D8" w:rsidRPr="002C71C7">
        <w:t xml:space="preserve"> </w:t>
      </w:r>
      <w:r w:rsidR="006E2C60" w:rsidRPr="002C71C7">
        <w:t xml:space="preserve">between </w:t>
      </w:r>
      <w:r w:rsidR="003C696C">
        <w:t xml:space="preserve">the two exacerbation </w:t>
      </w:r>
      <w:r w:rsidR="006E2C60" w:rsidRPr="002C71C7">
        <w:t>groups.</w:t>
      </w:r>
      <w:r w:rsidR="00BF3793">
        <w:t xml:space="preserve"> SAD may be either a cause or consequence of </w:t>
      </w:r>
      <w:r w:rsidR="00FC6708">
        <w:t>frequent exacerbation</w:t>
      </w:r>
      <w:r w:rsidR="003C696C">
        <w:t>s</w:t>
      </w:r>
      <w:r w:rsidR="00FC6708">
        <w:t xml:space="preserve"> and associated </w:t>
      </w:r>
      <w:r w:rsidR="00BF3793">
        <w:t>neutrophilic inflammation and</w:t>
      </w:r>
      <w:r w:rsidR="00FC6708">
        <w:t xml:space="preserve"> the measurement of acinar ventilation heterogeneity may help in identifying </w:t>
      </w:r>
      <w:r w:rsidR="003C696C">
        <w:t xml:space="preserve">subjects who experience </w:t>
      </w:r>
      <w:r w:rsidR="00FC6708">
        <w:t>frequent exacerbation</w:t>
      </w:r>
      <w:r w:rsidR="003C696C">
        <w:t>s as a guide to patient management.</w:t>
      </w:r>
    </w:p>
    <w:p w14:paraId="3A70D09A" w14:textId="6D24F5A8" w:rsidR="00991654" w:rsidRDefault="002F69FD" w:rsidP="005E18FA">
      <w:pPr>
        <w:spacing w:line="360" w:lineRule="auto"/>
        <w:ind w:firstLine="720"/>
        <w:jc w:val="both"/>
      </w:pPr>
      <w:r>
        <w:rPr>
          <w:lang w:eastAsia="en-GB"/>
        </w:rPr>
        <w:t>Our first observation was of increased S</w:t>
      </w:r>
      <w:r w:rsidRPr="000D2BF4">
        <w:rPr>
          <w:vertAlign w:val="subscript"/>
          <w:lang w:eastAsia="en-GB"/>
        </w:rPr>
        <w:t xml:space="preserve">acin </w:t>
      </w:r>
      <w:r>
        <w:rPr>
          <w:lang w:eastAsia="en-GB"/>
        </w:rPr>
        <w:t xml:space="preserve">in the FE subjects. </w:t>
      </w:r>
      <w:r w:rsidR="00241575">
        <w:rPr>
          <w:lang w:eastAsia="en-GB"/>
        </w:rPr>
        <w:t>No differences in S</w:t>
      </w:r>
      <w:r w:rsidR="00241575" w:rsidRPr="00B22190">
        <w:rPr>
          <w:vertAlign w:val="subscript"/>
          <w:lang w:eastAsia="en-GB"/>
        </w:rPr>
        <w:t xml:space="preserve">cond </w:t>
      </w:r>
      <w:r w:rsidR="00241575">
        <w:rPr>
          <w:lang w:eastAsia="en-GB"/>
        </w:rPr>
        <w:t xml:space="preserve">were noted between the two groups suggesting the increased ventilation heterogeneity is in the acinar region and not in the more proximal conducting airways. </w:t>
      </w:r>
      <w:r w:rsidR="00447C55" w:rsidRPr="00222B5D">
        <w:rPr>
          <w:lang w:eastAsia="en-GB"/>
        </w:rPr>
        <w:t>Increased ventilation heterogeneity occurs due to non-uniform emptying of the lungs potentially as a result of some areas being less ventilated than others</w:t>
      </w:r>
      <w:r w:rsidR="00447C55" w:rsidRPr="00222B5D">
        <w:rPr>
          <w:lang w:eastAsia="en-GB"/>
        </w:rPr>
        <w:fldChar w:fldCharType="begin"/>
      </w:r>
      <w:r w:rsidR="00AE169C">
        <w:rPr>
          <w:lang w:eastAsia="en-GB"/>
        </w:rPr>
        <w:instrText xml:space="preserve"> ADDIN EN.CITE &lt;EndNote&gt;&lt;Cite&gt;&lt;Author&gt;Lutchen&lt;/Author&gt;&lt;Year&gt;1990&lt;/Year&gt;&lt;RecNum&gt;1821&lt;/RecNum&gt;&lt;DisplayText&gt;&lt;style face="superscript"&gt;39&lt;/style&gt;&lt;/DisplayText&gt;&lt;record&gt;&lt;rec-number&gt;1821&lt;/rec-number&gt;&lt;foreign-keys&gt;&lt;key app="EN" db-id="pvtptv5w8sx9ase5rwxppetwta2ep9p9vept" timestamp="1569335146"&gt;1821&lt;/key&gt;&lt;/foreign-keys&gt;&lt;ref-type name="Journal Article"&gt;17&lt;/ref-type&gt;&lt;contributors&gt;&lt;authors&gt;&lt;author&gt;K. R. Lutchen&lt;/author&gt;&lt;author&gt;R. H. Habib&lt;/author&gt;&lt;author&gt;H. L. Dorkin&lt;/author&gt;&lt;author&gt;M. A. Wall&lt;/author&gt;&lt;/authors&gt;&lt;/contributors&gt;&lt;titles&gt;&lt;title&gt;Respiratory impedance and multibreath N2 washout in healthy, asthmatic, and cystic fibrosis subjects&lt;/title&gt;&lt;secondary-title&gt;Journal of Applied Physiology&lt;/secondary-title&gt;&lt;/titles&gt;&lt;periodical&gt;&lt;full-title&gt;Journal of Applied Physiology&lt;/full-title&gt;&lt;abbr-1&gt;J Appl Physiol&lt;/abbr-1&gt;&lt;/periodical&gt;&lt;pages&gt;2139-2149&lt;/pages&gt;&lt;volume&gt;68&lt;/volume&gt;&lt;number&gt;5&lt;/number&gt;&lt;dates&gt;&lt;year&gt;1990&lt;/year&gt;&lt;/dates&gt;&lt;accession-num&gt;2361915&lt;/accession-num&gt;&lt;urls&gt;&lt;related-urls&gt;&lt;url&gt;https://www.physiology.org/doi/abs/10.1152/jappl.1990.68.5.2139&lt;/url&gt;&lt;/related-urls&gt;&lt;/urls&gt;&lt;electronic-resource-num&gt;10.1152/jappl.1990.68.5.2139&lt;/electronic-resource-num&gt;&lt;/record&gt;&lt;/Cite&gt;&lt;/EndNote&gt;</w:instrText>
      </w:r>
      <w:r w:rsidR="00447C55" w:rsidRPr="00222B5D">
        <w:rPr>
          <w:lang w:eastAsia="en-GB"/>
        </w:rPr>
        <w:fldChar w:fldCharType="separate"/>
      </w:r>
      <w:r w:rsidR="00AE169C" w:rsidRPr="00AE169C">
        <w:rPr>
          <w:noProof/>
          <w:vertAlign w:val="superscript"/>
          <w:lang w:eastAsia="en-GB"/>
        </w:rPr>
        <w:t>39</w:t>
      </w:r>
      <w:r w:rsidR="00447C55" w:rsidRPr="00222B5D">
        <w:rPr>
          <w:lang w:eastAsia="en-GB"/>
        </w:rPr>
        <w:fldChar w:fldCharType="end"/>
      </w:r>
      <w:r w:rsidR="00447C55" w:rsidRPr="002576D4">
        <w:rPr>
          <w:lang w:eastAsia="en-GB"/>
        </w:rPr>
        <w:t xml:space="preserve"> </w:t>
      </w:r>
      <w:r w:rsidR="00447C55">
        <w:rPr>
          <w:lang w:eastAsia="en-GB"/>
        </w:rPr>
        <w:t>and therefore an increased S</w:t>
      </w:r>
      <w:r w:rsidR="00447C55" w:rsidRPr="00447C55">
        <w:rPr>
          <w:vertAlign w:val="subscript"/>
          <w:lang w:eastAsia="en-GB"/>
        </w:rPr>
        <w:t>acin</w:t>
      </w:r>
      <w:r w:rsidR="00447C55">
        <w:rPr>
          <w:lang w:eastAsia="en-GB"/>
        </w:rPr>
        <w:t xml:space="preserve"> may arise due to </w:t>
      </w:r>
      <w:r w:rsidR="006E2C60">
        <w:t xml:space="preserve">structural changes in the acinar region </w:t>
      </w:r>
      <w:r w:rsidR="00C225DA">
        <w:t>leading to acinar</w:t>
      </w:r>
      <w:r w:rsidR="006E2C60">
        <w:t xml:space="preserve"> ventilation heterogeneity</w:t>
      </w:r>
      <w:r w:rsidR="006E2C60">
        <w:fldChar w:fldCharType="begin">
          <w:fldData xml:space="preserve">PEVuZE5vdGU+PENpdGU+PEF1dGhvcj5WZXJiYW5jazwvQXV0aG9yPjxZZWFyPjIwMTI8L1llYXI+
PFJlY051bT4xNDE1PC9SZWNOdW0+PERpc3BsYXlUZXh0PjxzdHlsZSBmYWNlPSJzdXBlcnNjcmlw
dCI+MjY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B775ED">
        <w:instrText xml:space="preserve"> ADDIN EN.CITE </w:instrText>
      </w:r>
      <w:r w:rsidR="00B775ED">
        <w:fldChar w:fldCharType="begin">
          <w:fldData xml:space="preserve">PEVuZE5vdGU+PENpdGU+PEF1dGhvcj5WZXJiYW5jazwvQXV0aG9yPjxZZWFyPjIwMTI8L1llYXI+
PFJlY051bT4xNDE1PC9SZWNOdW0+PERpc3BsYXlUZXh0PjxzdHlsZSBmYWNlPSJzdXBlcnNjcmlw
dCI+MjY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B775ED">
        <w:instrText xml:space="preserve"> ADDIN EN.CITE.DATA </w:instrText>
      </w:r>
      <w:r w:rsidR="00B775ED">
        <w:fldChar w:fldCharType="end"/>
      </w:r>
      <w:r w:rsidR="006E2C60">
        <w:fldChar w:fldCharType="separate"/>
      </w:r>
      <w:r w:rsidR="00B775ED" w:rsidRPr="00B775ED">
        <w:rPr>
          <w:noProof/>
          <w:vertAlign w:val="superscript"/>
        </w:rPr>
        <w:t>26</w:t>
      </w:r>
      <w:r w:rsidR="006E2C60">
        <w:fldChar w:fldCharType="end"/>
      </w:r>
      <w:r w:rsidR="006E2C60">
        <w:t xml:space="preserve">. Such changes </w:t>
      </w:r>
      <w:r>
        <w:t xml:space="preserve">could </w:t>
      </w:r>
      <w:r w:rsidR="006E2C60">
        <w:t>be due to emphysema</w:t>
      </w:r>
      <w:r w:rsidR="006E2C60">
        <w:fldChar w:fldCharType="begin">
          <w:fldData xml:space="preserve">PEVuZE5vdGU+PENpdGU+PEF1dGhvcj5WZXJiYW5jazwvQXV0aG9yPjxZZWFyPjIwMDQ8L1llYXI+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</w:fldData>
        </w:fldChar>
      </w:r>
      <w:r w:rsidR="00AE169C">
        <w:instrText xml:space="preserve"> ADDIN EN.CITE </w:instrText>
      </w:r>
      <w:r w:rsidR="00AE169C">
        <w:fldChar w:fldCharType="begin">
          <w:fldData xml:space="preserve">PEVuZE5vdGU+PENpdGU+PEF1dGhvcj5WZXJiYW5jazwvQXV0aG9yPjxZZWFyPjIwMDQ8L1llYXI+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</w:fldData>
        </w:fldChar>
      </w:r>
      <w:r w:rsidR="00AE169C">
        <w:instrText xml:space="preserve"> ADDIN EN.CITE.DATA </w:instrText>
      </w:r>
      <w:r w:rsidR="00AE169C">
        <w:fldChar w:fldCharType="end"/>
      </w:r>
      <w:r w:rsidR="006E2C60">
        <w:fldChar w:fldCharType="separate"/>
      </w:r>
      <w:r w:rsidR="00AE169C" w:rsidRPr="00AE169C">
        <w:rPr>
          <w:noProof/>
          <w:vertAlign w:val="superscript"/>
        </w:rPr>
        <w:t>40</w:t>
      </w:r>
      <w:r w:rsidR="006E2C60">
        <w:fldChar w:fldCharType="end"/>
      </w:r>
      <w:r w:rsidR="006E2C60">
        <w:t xml:space="preserve">. However, in our </w:t>
      </w:r>
      <w:r>
        <w:t>cohort</w:t>
      </w:r>
      <w:r w:rsidR="006E2C60">
        <w:t xml:space="preserve">, there is no difference in </w:t>
      </w:r>
      <w:r>
        <w:t>either %LAA or TLCO</w:t>
      </w:r>
      <w:r w:rsidR="00241575">
        <w:t xml:space="preserve">, both </w:t>
      </w:r>
      <w:r w:rsidR="000920E9">
        <w:t xml:space="preserve">indicative </w:t>
      </w:r>
      <w:r w:rsidR="00241575">
        <w:t>of</w:t>
      </w:r>
      <w:r>
        <w:t xml:space="preserve"> </w:t>
      </w:r>
      <w:r w:rsidR="006E2C60">
        <w:t>emphysema</w:t>
      </w:r>
      <w:r w:rsidR="00241575">
        <w:t>. This lack of difference</w:t>
      </w:r>
      <w:r w:rsidR="00FC7ABE">
        <w:t xml:space="preserve"> </w:t>
      </w:r>
      <w:r w:rsidR="00241575">
        <w:t xml:space="preserve">between IE or FE subjects suggests that </w:t>
      </w:r>
      <w:r w:rsidR="006E2C60">
        <w:t xml:space="preserve">destruction of </w:t>
      </w:r>
      <w:r w:rsidR="00241575">
        <w:t xml:space="preserve">the lung </w:t>
      </w:r>
      <w:r w:rsidR="006E2C60">
        <w:t xml:space="preserve">parenchyma is not the sole reason for the increased </w:t>
      </w:r>
      <w:r w:rsidR="00FC7ABE">
        <w:t>acinar ventilation heterogeneity</w:t>
      </w:r>
      <w:r w:rsidR="00937B7C">
        <w:t xml:space="preserve"> found </w:t>
      </w:r>
      <w:r w:rsidR="00241575">
        <w:t xml:space="preserve">in the FE </w:t>
      </w:r>
      <w:r w:rsidR="00937B7C">
        <w:t>phenotype</w:t>
      </w:r>
      <w:r w:rsidR="006E2C60">
        <w:t>.</w:t>
      </w:r>
      <w:r w:rsidR="00937B7C">
        <w:t xml:space="preserve"> </w:t>
      </w:r>
      <w:r w:rsidR="00756D77">
        <w:t xml:space="preserve">Verbanck </w:t>
      </w:r>
      <w:r w:rsidR="00756D77" w:rsidRPr="00D9449B">
        <w:rPr>
          <w:i/>
        </w:rPr>
        <w:t>et al</w:t>
      </w:r>
      <w:r w:rsidR="00756D77">
        <w:t xml:space="preserve"> has recently shown through simulation studies that </w:t>
      </w:r>
      <w:r w:rsidR="00756D77" w:rsidRPr="00C225DA">
        <w:t xml:space="preserve">reduction in the number of patent terminal bronchioles in COPD </w:t>
      </w:r>
      <w:r w:rsidR="00991654">
        <w:t>can</w:t>
      </w:r>
      <w:r w:rsidR="00756D77">
        <w:t xml:space="preserve"> </w:t>
      </w:r>
      <w:r w:rsidR="00756D77" w:rsidRPr="00C225DA">
        <w:t>increase acinar ventilation heterogeneity</w:t>
      </w:r>
      <w:r w:rsidR="002576D4">
        <w:t>,</w:t>
      </w:r>
      <w:r w:rsidR="00756D77">
        <w:t xml:space="preserve"> however </w:t>
      </w:r>
      <w:r w:rsidR="00991654">
        <w:t xml:space="preserve">such analysis </w:t>
      </w:r>
      <w:r w:rsidR="00756D77">
        <w:t>was not in the scope of our study</w:t>
      </w:r>
      <w:r w:rsidR="00756D77" w:rsidRPr="00C225DA">
        <w:fldChar w:fldCharType="begin"/>
      </w:r>
      <w:r w:rsidR="00B775ED">
        <w:instrText xml:space="preserve"> ADDIN EN.CITE &lt;EndNote&gt;&lt;Cite&gt;&lt;Author&gt;Verbanck&lt;/Author&gt;&lt;Year&gt;2018&lt;/Year&gt;&lt;RecNum&gt;1638&lt;/RecNum&gt;&lt;DisplayText&gt;&lt;style face="superscript"&gt;30&lt;/style&gt;&lt;/DisplayText&gt;&lt;record&gt;&lt;rec-number&gt;1638&lt;/rec-number&gt;&lt;foreign-keys&gt;&lt;key app="EN" db-id="pvtptv5w8sx9ase5rwxppetwta2ep9p9vept" timestamp="1529318936"&gt;1638&lt;/key&gt;&lt;/foreign-keys&gt;&lt;ref-type name="Journal Article"&gt;17&lt;/ref-type&gt;&lt;contributors&gt;&lt;authors&gt;&lt;author&gt;Sylvia Verbanck&lt;/author&gt;&lt;author&gt;Gregory G. King&lt;/author&gt;&lt;author&gt;Manuel Paiva&lt;/author&gt;&lt;author&gt;Daniël Schuermans&lt;/author&gt;&lt;author&gt;Eef Vanderhelst&lt;/author&gt;&lt;/authors&gt;&lt;/contributors&gt;&lt;titles&gt;&lt;title&gt;The Functional Correlate of the Loss of Terminal Bronchioles in Chronic Obstructive Pulmonary Disease&lt;/title&gt;&lt;secondary-title&gt;American Journal of Respiratory and Critical Care Medicine&lt;/secondary-title&gt;&lt;/titles&gt;&lt;periodical&gt;&lt;full-title&gt;American Journal of Respiratory and Critical Care Medicine&lt;/full-title&gt;&lt;/periodical&gt;&lt;pages&gt;1633-1635&lt;/pages&gt;&lt;volume&gt;197&lt;/volume&gt;&lt;number&gt;12&lt;/number&gt;&lt;dates&gt;&lt;year&gt;2018&lt;/year&gt;&lt;/dates&gt;&lt;accession-num&gt;29447463&lt;/accession-num&gt;&lt;urls&gt;&lt;related-urls&gt;&lt;url&gt;https://www.atsjournals.org/doi/abs/10.1164/rccm.201712-2366LE&lt;/url&gt;&lt;/related-urls&gt;&lt;/urls&gt;&lt;electronic-resource-num&gt;10.1164/rccm.201712-2366LE&lt;/electronic-resource-num&gt;&lt;/record&gt;&lt;/Cite&gt;&lt;/EndNote&gt;</w:instrText>
      </w:r>
      <w:r w:rsidR="00756D77" w:rsidRPr="00C225DA">
        <w:fldChar w:fldCharType="separate"/>
      </w:r>
      <w:r w:rsidR="00B775ED" w:rsidRPr="00B775ED">
        <w:rPr>
          <w:noProof/>
          <w:vertAlign w:val="superscript"/>
        </w:rPr>
        <w:t>30</w:t>
      </w:r>
      <w:r w:rsidR="00756D77" w:rsidRPr="00C225DA">
        <w:fldChar w:fldCharType="end"/>
      </w:r>
      <w:r w:rsidR="00756D77" w:rsidRPr="00C225DA">
        <w:t xml:space="preserve">. </w:t>
      </w:r>
      <w:r w:rsidR="006E2C60">
        <w:t xml:space="preserve">Another </w:t>
      </w:r>
      <w:r w:rsidR="00FC7ABE">
        <w:t>cause</w:t>
      </w:r>
      <w:r w:rsidR="006E2C60">
        <w:t xml:space="preserve"> </w:t>
      </w:r>
      <w:r w:rsidR="00241575">
        <w:t>for the increased S</w:t>
      </w:r>
      <w:r w:rsidR="00241575" w:rsidRPr="00983F56">
        <w:rPr>
          <w:vertAlign w:val="subscript"/>
        </w:rPr>
        <w:t>acin</w:t>
      </w:r>
      <w:r w:rsidR="00241575">
        <w:t xml:space="preserve"> </w:t>
      </w:r>
      <w:r w:rsidR="00FC7ABE">
        <w:t>may be</w:t>
      </w:r>
      <w:r w:rsidR="006E2C60">
        <w:t xml:space="preserve"> uneven narrowing of respiratory bronchioles</w:t>
      </w:r>
      <w:r w:rsidR="006E2C60">
        <w:fldChar w:fldCharType="begin">
          <w:fldData xml:space="preserve">PEVuZE5vdGU+PENpdGU+PEF1dGhvcj5WZXJiYW5jazwvQXV0aG9yPjxZZWFyPjIwMDc8L1llYXI+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</w:fldData>
        </w:fldChar>
      </w:r>
      <w:r w:rsidR="00AE169C">
        <w:instrText xml:space="preserve"> ADDIN EN.CITE </w:instrText>
      </w:r>
      <w:r w:rsidR="00AE169C">
        <w:fldChar w:fldCharType="begin">
          <w:fldData xml:space="preserve">PEVuZE5vdGU+PENpdGU+PEF1dGhvcj5WZXJiYW5jazwvQXV0aG9yPjxZZWFyPjIwMDc8L1llYXI+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</w:fldData>
        </w:fldChar>
      </w:r>
      <w:r w:rsidR="00AE169C">
        <w:instrText xml:space="preserve"> ADDIN EN.CITE.DATA </w:instrText>
      </w:r>
      <w:r w:rsidR="00AE169C">
        <w:fldChar w:fldCharType="end"/>
      </w:r>
      <w:r w:rsidR="006E2C60">
        <w:fldChar w:fldCharType="separate"/>
      </w:r>
      <w:r w:rsidR="00AE169C" w:rsidRPr="00AE169C">
        <w:rPr>
          <w:noProof/>
          <w:vertAlign w:val="superscript"/>
        </w:rPr>
        <w:t>29,41</w:t>
      </w:r>
      <w:r w:rsidR="006E2C60">
        <w:fldChar w:fldCharType="end"/>
      </w:r>
      <w:r w:rsidR="001A7968">
        <w:t>,</w:t>
      </w:r>
      <w:r w:rsidR="00FC7ABE">
        <w:t xml:space="preserve"> </w:t>
      </w:r>
      <w:r w:rsidR="006E2C60">
        <w:t xml:space="preserve">due to </w:t>
      </w:r>
      <w:r w:rsidR="00937B7C">
        <w:t>small</w:t>
      </w:r>
      <w:r w:rsidR="006E2C60">
        <w:t xml:space="preserve"> airway lumen obstruction </w:t>
      </w:r>
      <w:r w:rsidR="00FC7ABE">
        <w:t>related to</w:t>
      </w:r>
      <w:r w:rsidR="006E2C60">
        <w:t xml:space="preserve"> increased airway inflammation and/or mucus secretions. </w:t>
      </w:r>
      <w:r w:rsidR="00FC7ABE">
        <w:t>In addition</w:t>
      </w:r>
      <w:r w:rsidR="002E6518">
        <w:t xml:space="preserve">, structural alterations as a result of either fibrosis/remodelling in the </w:t>
      </w:r>
      <w:r w:rsidR="00937B7C">
        <w:t>small</w:t>
      </w:r>
      <w:r w:rsidR="002E6518">
        <w:t xml:space="preserve"> airways may contribute to b</w:t>
      </w:r>
      <w:r w:rsidR="006E2C60">
        <w:t>ronchiole narrowing</w:t>
      </w:r>
      <w:r w:rsidR="006E2C60">
        <w:fldChar w:fldCharType="begin"/>
      </w:r>
      <w:r w:rsidR="00AE169C">
        <w:instrText xml:space="preserve"> ADDIN EN.CITE &lt;EndNote&gt;&lt;Cite&gt;&lt;Author&gt;Wright&lt;/Author&gt;&lt;Year&gt;1984&lt;/Year&gt;&lt;RecNum&gt;1816&lt;/RecNum&gt;&lt;DisplayText&gt;&lt;style face="superscript"&gt;42&lt;/style&gt;&lt;/DisplayText&gt;&lt;record&gt;&lt;rec-number&gt;1816&lt;/rec-number&gt;&lt;foreign-keys&gt;&lt;key app="EN" db-id="pvtptv5w8sx9ase5rwxppetwta2ep9p9vept" timestamp="1567439832"&gt;1816&lt;/key&gt;&lt;/foreign-keys&gt;&lt;ref-type name="Journal Article"&gt;17&lt;/ref-type&gt;&lt;contributors&gt;&lt;authors&gt;&lt;author&gt;Wright, J. L.&lt;/author&gt;&lt;author&gt;Lawson, L. M.&lt;/author&gt;&lt;author&gt;Pare, P. D.&lt;/author&gt;&lt;author&gt;Kennedy, S.&lt;/author&gt;&lt;author&gt;Wiggs, B.&lt;/author&gt;&lt;author&gt;Hogg, J. C.&lt;/author&gt;&lt;/authors&gt;&lt;/contributors&gt;&lt;titles&gt;&lt;title&gt;The detection of small airways disease&lt;/title&gt;&lt;secondary-title&gt;Am Rev Respir Dis&lt;/secondary-title&gt;&lt;alt-title&gt;The American review of respiratory disease&lt;/alt-title&gt;&lt;/titles&gt;&lt;periodical&gt;&lt;full-title&gt;American Review of Respiratory Disease&lt;/full-title&gt;&lt;abbr-1&gt;Am Rev Respir Dis&lt;/abbr-1&gt;&lt;/periodical&gt;&lt;pages&gt;989-94&lt;/pages&gt;&lt;volume&gt;129&lt;/volume&gt;&lt;number&gt;6&lt;/number&gt;&lt;edition&gt;1984/06/01&lt;/edition&gt;&lt;keywords&gt;&lt;keyword&gt;Adolescent&lt;/keyword&gt;&lt;keyword&gt;Adult&lt;/keyword&gt;&lt;keyword&gt;Aged&lt;/keyword&gt;&lt;keyword&gt;Bronchi/pathology&lt;/keyword&gt;&lt;keyword&gt;Female&lt;/keyword&gt;&lt;keyword&gt;Forced Expiratory Volume&lt;/keyword&gt;&lt;keyword&gt;Helium&lt;/keyword&gt;&lt;keyword&gt;Humans&lt;/keyword&gt;&lt;keyword&gt;Lung Diseases, Obstructive/*diagnosis/pathology&lt;/keyword&gt;&lt;keyword&gt;Male&lt;/keyword&gt;&lt;keyword&gt;Maximal Midexpiratory Flow Rate&lt;/keyword&gt;&lt;keyword&gt;Middle Aged&lt;/keyword&gt;&lt;keyword&gt;Nitrogen&lt;/keyword&gt;&lt;keyword&gt;Respiratory Function Tests&lt;/keyword&gt;&lt;keyword&gt;Vital Capacity&lt;/keyword&gt;&lt;/keywords&gt;&lt;dates&gt;&lt;year&gt;1984&lt;/year&gt;&lt;pub-dates&gt;&lt;date&gt;Jun&lt;/date&gt;&lt;/pub-dates&gt;&lt;/dates&gt;&lt;isbn&gt;0003-0805 (Print)&amp;#xD;0003-0805&lt;/isbn&gt;&lt;accession-num&gt;6732056&lt;/accession-num&gt;&lt;urls&gt;&lt;/urls&gt;&lt;electronic-resource-num&gt;10.1164/arrd.1984.129.6.989&lt;/electronic-resource-num&gt;&lt;remote-database-provider&gt;NLM&lt;/remote-database-provider&gt;&lt;language&gt;eng&lt;/language&gt;&lt;/record&gt;&lt;/Cite&gt;&lt;/EndNote&gt;</w:instrText>
      </w:r>
      <w:r w:rsidR="006E2C60">
        <w:fldChar w:fldCharType="separate"/>
      </w:r>
      <w:r w:rsidR="00AE169C" w:rsidRPr="00AE169C">
        <w:rPr>
          <w:noProof/>
          <w:vertAlign w:val="superscript"/>
        </w:rPr>
        <w:t>42</w:t>
      </w:r>
      <w:r w:rsidR="006E2C60">
        <w:fldChar w:fldCharType="end"/>
      </w:r>
      <w:r w:rsidR="006E2C60">
        <w:t>.</w:t>
      </w:r>
      <w:r w:rsidR="002E6518">
        <w:t xml:space="preserve"> </w:t>
      </w:r>
      <w:r w:rsidR="00EB7C1C" w:rsidRPr="00255900">
        <w:t>Although, S</w:t>
      </w:r>
      <w:r w:rsidR="00EB7C1C" w:rsidRPr="00255900">
        <w:rPr>
          <w:vertAlign w:val="subscript"/>
        </w:rPr>
        <w:t>acin</w:t>
      </w:r>
      <w:r w:rsidR="00EB7C1C" w:rsidRPr="00255900">
        <w:t xml:space="preserve"> </w:t>
      </w:r>
      <w:r w:rsidR="00EB7C1C">
        <w:t>was</w:t>
      </w:r>
      <w:r w:rsidR="00EB7C1C" w:rsidRPr="00255900">
        <w:t xml:space="preserve"> higher in frequent exacerbators, it is not significantly associated with BAL neutrophil proportions although a positive trend </w:t>
      </w:r>
      <w:r w:rsidR="00EB7C1C">
        <w:t>was</w:t>
      </w:r>
      <w:r w:rsidR="00EB7C1C" w:rsidRPr="00255900">
        <w:t xml:space="preserve"> noted.</w:t>
      </w:r>
      <w:r w:rsidR="008B70F6">
        <w:t xml:space="preserve"> One reason for this may be that </w:t>
      </w:r>
      <w:r w:rsidR="00595EFC">
        <w:t xml:space="preserve">the </w:t>
      </w:r>
      <w:r w:rsidR="008B70F6" w:rsidRPr="008B70F6">
        <w:t>BAL sample</w:t>
      </w:r>
      <w:r w:rsidR="00595EFC">
        <w:t>d</w:t>
      </w:r>
      <w:r w:rsidR="008B70F6" w:rsidRPr="008B70F6">
        <w:t xml:space="preserve"> </w:t>
      </w:r>
      <w:r w:rsidR="008B70F6">
        <w:t xml:space="preserve">specific lobes and may not be reflective of the acinar </w:t>
      </w:r>
      <w:r w:rsidR="00E01C82">
        <w:t>ventilation heterogeneity throughout the lung</w:t>
      </w:r>
      <w:r w:rsidR="008B70F6">
        <w:t>. However, this data could also suggest that</w:t>
      </w:r>
      <w:r w:rsidR="00EB7C1C" w:rsidRPr="00255900">
        <w:t xml:space="preserve"> neutrophilic inflammation in the distal airways</w:t>
      </w:r>
      <w:r w:rsidR="00EB7C1C" w:rsidRPr="00E0372B">
        <w:t xml:space="preserve"> </w:t>
      </w:r>
      <w:r w:rsidR="008B70F6">
        <w:t>is</w:t>
      </w:r>
      <w:r w:rsidR="00EB7C1C" w:rsidRPr="00E0372B">
        <w:t xml:space="preserve"> </w:t>
      </w:r>
      <w:r w:rsidR="00EB7C1C">
        <w:t>a contributing factor</w:t>
      </w:r>
      <w:r w:rsidR="001A7968">
        <w:t>,</w:t>
      </w:r>
      <w:r w:rsidR="00EB7C1C">
        <w:t xml:space="preserve"> but </w:t>
      </w:r>
      <w:r w:rsidR="00EB7C1C" w:rsidRPr="00E0372B">
        <w:t xml:space="preserve">not the only explanation for an increased </w:t>
      </w:r>
      <w:r w:rsidR="00EB7C1C">
        <w:t xml:space="preserve">acinar ventilation heterogeneity </w:t>
      </w:r>
      <w:r w:rsidR="00EB7C1C" w:rsidRPr="00E0372B">
        <w:t xml:space="preserve">in </w:t>
      </w:r>
      <w:r w:rsidR="00EB7C1C">
        <w:t xml:space="preserve">frequent exacerbators. </w:t>
      </w:r>
    </w:p>
    <w:p w14:paraId="09ECBA1E" w14:textId="2E86FCA5" w:rsidR="004C1FEF" w:rsidRDefault="00937B7C" w:rsidP="005E18FA">
      <w:pPr>
        <w:spacing w:line="360" w:lineRule="auto"/>
        <w:ind w:firstLine="720"/>
        <w:jc w:val="both"/>
        <w:rPr>
          <w:lang w:eastAsia="en-GB"/>
        </w:rPr>
      </w:pPr>
      <w:r>
        <w:t>In other diseases like Cystic Fibrosis (CF), measures of ventilation heterogeneity are predictors of pulmonary exacerbation and have been</w:t>
      </w:r>
      <w:r w:rsidR="00EB7C1C">
        <w:t xml:space="preserve"> linked to changes in the microbiome of the airways</w:t>
      </w:r>
      <w:r w:rsidRPr="004C1FEF">
        <w:fldChar w:fldCharType="begin">
          <w:fldData xml:space="preserve">PEVuZE5vdGU+PENpdGU+PEF1dGhvcj5WZXJtZXVsZW48L0F1dGhvcj48WWVhcj4yMDE0PC9ZZWFy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</w:fldData>
        </w:fldChar>
      </w:r>
      <w:r w:rsidR="00AE169C">
        <w:instrText xml:space="preserve"> ADDIN EN.CITE </w:instrText>
      </w:r>
      <w:r w:rsidR="00AE169C">
        <w:fldChar w:fldCharType="begin">
          <w:fldData xml:space="preserve">PEVuZE5vdGU+PENpdGU+PEF1dGhvcj5WZXJtZXVsZW48L0F1dGhvcj48WWVhcj4yMDE0PC9ZZWFy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</w:fldData>
        </w:fldChar>
      </w:r>
      <w:r w:rsidR="00AE169C">
        <w:instrText xml:space="preserve"> ADDIN EN.CITE.DATA </w:instrText>
      </w:r>
      <w:r w:rsidR="00AE169C">
        <w:fldChar w:fldCharType="end"/>
      </w:r>
      <w:r w:rsidRPr="004C1FEF">
        <w:fldChar w:fldCharType="separate"/>
      </w:r>
      <w:r w:rsidR="00AE169C" w:rsidRPr="00AE169C">
        <w:rPr>
          <w:noProof/>
          <w:vertAlign w:val="superscript"/>
        </w:rPr>
        <w:t>43,44</w:t>
      </w:r>
      <w:r w:rsidRPr="004C1FEF">
        <w:fldChar w:fldCharType="end"/>
      </w:r>
      <w:r w:rsidR="004C1FEF">
        <w:t xml:space="preserve">. </w:t>
      </w:r>
      <w:r>
        <w:t>A</w:t>
      </w:r>
      <w:r w:rsidRPr="001F3562">
        <w:t>lterations in the microbiome of COPD frequent exacerbators</w:t>
      </w:r>
      <w:r>
        <w:t xml:space="preserve"> have been </w:t>
      </w:r>
      <w:r w:rsidRPr="001F3562">
        <w:t>described</w:t>
      </w:r>
      <w:r w:rsidRPr="001F3562">
        <w:fldChar w:fldCharType="begin"/>
      </w:r>
      <w:r w:rsidR="00B775ED">
        <w:instrText xml:space="preserve"> ADDIN EN.CITE &lt;EndNote&gt;&lt;Cite&gt;&lt;Author&gt;Mayhew&lt;/Author&gt;&lt;Year&gt;2018&lt;/Year&gt;&lt;RecNum&gt;1734&lt;/RecNum&gt;&lt;DisplayText&gt;&lt;style face="superscript"&gt;13&lt;/style&gt;&lt;/DisplayText&gt;&lt;record&gt;&lt;rec-number&gt;1734&lt;/rec-number&gt;&lt;foreign-keys&gt;&lt;key app="EN" db-id="pvtptv5w8sx9ase5rwxppetwta2ep9p9vept" timestamp="1532349501"&gt;1734&lt;/key&gt;&lt;/foreign-keys&gt;&lt;ref-type name="Journal Article"&gt;17&lt;/ref-type&gt;&lt;contributors&gt;&lt;authors&gt;&lt;author&gt;Mayhew, David&lt;/author&gt;&lt;author&gt;Devos, Nathalie&lt;/author&gt;&lt;author&gt;Lambert, Christophe&lt;/author&gt;&lt;author&gt;Brown, James R.&lt;/author&gt;&lt;author&gt;Clarke, Stuart C.&lt;/author&gt;&lt;author&gt;Kim, Viktoriya L.&lt;/author&gt;&lt;author&gt;Magid-Slav, Michal&lt;/author&gt;&lt;author&gt;Miller, Bruce E.&lt;/author&gt;&lt;author&gt;Ostridge, Kristoffer K.&lt;/author&gt;&lt;author&gt;Patel, Ruchi&lt;/author&gt;&lt;author&gt;Sathe, Ganesh&lt;/author&gt;&lt;author&gt;Simola, Daniel F.&lt;/author&gt;&lt;author&gt;Staples, Karl J.&lt;/author&gt;&lt;author&gt;Sung, Ruby&lt;/author&gt;&lt;author&gt;Tal-Singer, Ruth&lt;/author&gt;&lt;author&gt;Tuck, Andrew C.&lt;/author&gt;&lt;author&gt;Van Horn, Stephanie&lt;/author&gt;&lt;author&gt;Weynants, Vincent&lt;/author&gt;&lt;author&gt;Williams, Nicholas P.&lt;/author&gt;&lt;author&gt;Devaster, Jeanne-Marie&lt;/author&gt;&lt;author&gt;Wilkinson, Tom M. A.&lt;/author&gt;&lt;/authors&gt;&lt;/contributors&gt;&lt;titles&gt;&lt;title&gt;Longitudinal profiling of the lung microbiome in the AERIS study demonstrates repeatability of bacterial and eosinophilic COPD exacerbations&lt;/title&gt;&lt;secondary-title&gt;Thorax&lt;/secondary-title&gt;&lt;/titles&gt;&lt;periodical&gt;&lt;full-title&gt;Thorax&lt;/full-title&gt;&lt;abbr-1&gt;Thorax&lt;/abbr-1&gt;&lt;/periodical&gt;&lt;pages&gt;422-430&lt;/pages&gt;&lt;volume&gt;73&lt;/volume&gt;&lt;number&gt;5&lt;/number&gt;&lt;dates&gt;&lt;year&gt;2018&lt;/year&gt;&lt;pub-dates&gt;&lt;date&gt;01/31&amp;#xD;04/16/received&amp;#xD;11/29/revised&amp;#xD;12/05/accepted&lt;/date&gt;&lt;/pub-dates&gt;&lt;/dates&gt;&lt;publisher&gt;BMJ Publishing Group&lt;/publisher&gt;&lt;isbn&gt;0040-6376&amp;#xD;1468-3296&lt;/isbn&gt;&lt;accession-num&gt;PMC5909767&lt;/accession-num&gt;&lt;urls&gt;&lt;related-urls&gt;&lt;url&gt;http://www.ncbi.nlm.nih.gov/pmc/articles/PMC5909767/&lt;/url&gt;&lt;url&gt;https://thorax.bmj.com/content/thoraxjnl/73/5/422.full.pdf&lt;/url&gt;&lt;/related-urls&gt;&lt;/urls&gt;&lt;electronic-resource-num&gt;10.1136/thoraxjnl-2017-210408&lt;/electronic-resource-num&gt;&lt;remote-database-name&gt;PMC&lt;/remote-database-name&gt;&lt;/record&gt;&lt;/Cite&gt;&lt;/EndNote&gt;</w:instrText>
      </w:r>
      <w:r w:rsidRPr="001F3562">
        <w:fldChar w:fldCharType="separate"/>
      </w:r>
      <w:r w:rsidR="00B775ED" w:rsidRPr="00B775ED">
        <w:rPr>
          <w:noProof/>
          <w:vertAlign w:val="superscript"/>
        </w:rPr>
        <w:t>13</w:t>
      </w:r>
      <w:r w:rsidRPr="001F3562">
        <w:fldChar w:fldCharType="end"/>
      </w:r>
      <w:r>
        <w:t xml:space="preserve"> and t</w:t>
      </w:r>
      <w:r w:rsidRPr="00F611AB">
        <w:t xml:space="preserve">here is a possibility that </w:t>
      </w:r>
      <w:r>
        <w:t>such alterations may lead to increased airway wall inflammation and mucus exudate</w:t>
      </w:r>
      <w:r w:rsidRPr="00F611AB">
        <w:t xml:space="preserve"> </w:t>
      </w:r>
      <w:r>
        <w:t xml:space="preserve">in the distal lung causing the </w:t>
      </w:r>
      <w:r w:rsidRPr="00F611AB">
        <w:t>increased S</w:t>
      </w:r>
      <w:r w:rsidRPr="005317A6">
        <w:rPr>
          <w:vertAlign w:val="subscript"/>
        </w:rPr>
        <w:t>acin</w:t>
      </w:r>
      <w:r w:rsidRPr="00F611AB">
        <w:t xml:space="preserve"> in frequent </w:t>
      </w:r>
      <w:r>
        <w:t>compared to infrequent</w:t>
      </w:r>
      <w:r w:rsidRPr="00F611AB">
        <w:t xml:space="preserve"> COPD exacerbators</w:t>
      </w:r>
      <w:r>
        <w:t xml:space="preserve">. </w:t>
      </w:r>
      <w:r w:rsidR="004C1FEF" w:rsidRPr="004C1FEF">
        <w:t>In asthma</w:t>
      </w:r>
      <w:r w:rsidR="000920E9">
        <w:t xml:space="preserve">, </w:t>
      </w:r>
      <w:r w:rsidR="004C1FEF" w:rsidRPr="004C1FEF">
        <w:t>gas trapping,</w:t>
      </w:r>
      <w:r w:rsidR="000920E9">
        <w:rPr>
          <w:lang w:eastAsia="en-GB"/>
        </w:rPr>
        <w:t xml:space="preserve"> </w:t>
      </w:r>
      <w:r w:rsidR="004C1FEF" w:rsidRPr="004C1FEF">
        <w:t>R5-R20 and S</w:t>
      </w:r>
      <w:r w:rsidR="004C1FEF" w:rsidRPr="004C1FEF">
        <w:rPr>
          <w:vertAlign w:val="subscript"/>
        </w:rPr>
        <w:t xml:space="preserve">acin </w:t>
      </w:r>
      <w:r w:rsidR="004C1FEF" w:rsidRPr="004C1FEF">
        <w:t xml:space="preserve">are </w:t>
      </w:r>
      <w:r w:rsidR="00552530">
        <w:t xml:space="preserve">also </w:t>
      </w:r>
      <w:r w:rsidR="004C1FEF" w:rsidRPr="004C1FEF">
        <w:t>associated with increased exacerbations</w:t>
      </w:r>
      <w:r w:rsidR="004C1FEF" w:rsidRPr="004C1FEF">
        <w:fldChar w:fldCharType="begin">
          <w:fldData xml:space="preserve">PEVuZE5vdGU+PENpdGU+PEF1dGhvcj5Qb3N0bWE8L0F1dGhvcj48WWVhcj4yMDE5PC9ZZWFyPjxS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</w:fldData>
        </w:fldChar>
      </w:r>
      <w:r w:rsidR="00AE169C">
        <w:instrText xml:space="preserve"> ADDIN EN.CITE </w:instrText>
      </w:r>
      <w:r w:rsidR="00AE169C">
        <w:fldChar w:fldCharType="begin">
          <w:fldData xml:space="preserve">PEVuZE5vdGU+PENpdGU+PEF1dGhvcj5Qb3N0bWE8L0F1dGhvcj48WWVhcj4yMDE5PC9ZZWFyPjxS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</w:fldData>
        </w:fldChar>
      </w:r>
      <w:r w:rsidR="00AE169C">
        <w:instrText xml:space="preserve"> ADDIN EN.CITE.DATA </w:instrText>
      </w:r>
      <w:r w:rsidR="00AE169C">
        <w:fldChar w:fldCharType="end"/>
      </w:r>
      <w:r w:rsidR="004C1FEF" w:rsidRPr="004C1FEF">
        <w:fldChar w:fldCharType="separate"/>
      </w:r>
      <w:r w:rsidR="00AE169C" w:rsidRPr="00AE169C">
        <w:rPr>
          <w:noProof/>
          <w:vertAlign w:val="superscript"/>
        </w:rPr>
        <w:t>45</w:t>
      </w:r>
      <w:r w:rsidR="004C1FEF" w:rsidRPr="004C1FEF">
        <w:fldChar w:fldCharType="end"/>
      </w:r>
      <w:r w:rsidR="004C1FEF" w:rsidRPr="004C1FEF">
        <w:t xml:space="preserve">. </w:t>
      </w:r>
    </w:p>
    <w:p w14:paraId="5BEF2665" w14:textId="7A74AE53" w:rsidR="006E2C60" w:rsidRDefault="00C903C3" w:rsidP="005E18FA">
      <w:pPr>
        <w:spacing w:line="360" w:lineRule="auto"/>
        <w:ind w:firstLine="720"/>
        <w:jc w:val="both"/>
        <w:rPr>
          <w:lang w:eastAsia="en-GB"/>
        </w:rPr>
      </w:pPr>
      <w:r>
        <w:rPr>
          <w:lang w:eastAsia="en-GB"/>
        </w:rPr>
        <w:t>In contrast to the increased a</w:t>
      </w:r>
      <w:r w:rsidR="00E4214A">
        <w:rPr>
          <w:lang w:eastAsia="en-GB"/>
        </w:rPr>
        <w:t>cinar ventilation heterogeneity</w:t>
      </w:r>
      <w:r>
        <w:rPr>
          <w:lang w:eastAsia="en-GB"/>
        </w:rPr>
        <w:t xml:space="preserve"> observed in FE, there were no differences observed in</w:t>
      </w:r>
      <w:r w:rsidR="00E4214A">
        <w:rPr>
          <w:lang w:eastAsia="en-GB"/>
        </w:rPr>
        <w:t xml:space="preserve"> gas trapping or FOT indices of small airways dysfunction </w:t>
      </w:r>
      <w:r>
        <w:rPr>
          <w:lang w:eastAsia="en-GB"/>
        </w:rPr>
        <w:t>between the IE and FE groups</w:t>
      </w:r>
      <w:r w:rsidR="00E4214A">
        <w:rPr>
          <w:lang w:eastAsia="en-GB"/>
        </w:rPr>
        <w:t>.</w:t>
      </w:r>
      <w:r w:rsidR="006E2C60" w:rsidRPr="00222B5D">
        <w:rPr>
          <w:lang w:eastAsia="en-GB"/>
        </w:rPr>
        <w:t xml:space="preserve"> </w:t>
      </w:r>
      <w:r w:rsidR="0005075D">
        <w:rPr>
          <w:lang w:eastAsia="en-GB"/>
        </w:rPr>
        <w:t>S</w:t>
      </w:r>
      <w:r w:rsidR="006E2C60" w:rsidRPr="00222B5D">
        <w:rPr>
          <w:lang w:eastAsia="en-GB"/>
        </w:rPr>
        <w:t xml:space="preserve">uch disconcordance between MBNW and FOT </w:t>
      </w:r>
      <w:r w:rsidR="00222EE8">
        <w:rPr>
          <w:lang w:eastAsia="en-GB"/>
        </w:rPr>
        <w:t>has</w:t>
      </w:r>
      <w:r w:rsidR="002576D4">
        <w:rPr>
          <w:lang w:eastAsia="en-GB"/>
        </w:rPr>
        <w:t xml:space="preserve"> </w:t>
      </w:r>
      <w:r w:rsidR="006E2C60" w:rsidRPr="00222B5D">
        <w:rPr>
          <w:lang w:eastAsia="en-GB"/>
        </w:rPr>
        <w:t xml:space="preserve">been previously described </w:t>
      </w:r>
      <w:r w:rsidR="006E2C60" w:rsidRPr="00222B5D">
        <w:rPr>
          <w:lang w:eastAsia="en-GB"/>
        </w:rPr>
        <w:fldChar w:fldCharType="begin">
          <w:fldData xml:space="preserve">PEVuZE5vdGU+PENpdGU+PEF1dGhvcj5KZXRtYWxhbmk8L0F1dGhvcj48WWVhcj4yMDE4PC9ZZWFy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==
</w:fldData>
        </w:fldChar>
      </w:r>
      <w:r w:rsidR="00AE169C">
        <w:rPr>
          <w:lang w:eastAsia="en-GB"/>
        </w:rPr>
        <w:instrText xml:space="preserve"> ADDIN EN.CITE </w:instrText>
      </w:r>
      <w:r w:rsidR="00AE169C">
        <w:rPr>
          <w:lang w:eastAsia="en-GB"/>
        </w:rPr>
        <w:fldChar w:fldCharType="begin">
          <w:fldData xml:space="preserve">PEVuZE5vdGU+PENpdGU+PEF1dGhvcj5KZXRtYWxhbmk8L0F1dGhvcj48WWVhcj4yMDE4PC9ZZWFy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==
</w:fldData>
        </w:fldChar>
      </w:r>
      <w:r w:rsidR="00AE169C">
        <w:rPr>
          <w:lang w:eastAsia="en-GB"/>
        </w:rPr>
        <w:instrText xml:space="preserve"> ADDIN EN.CITE.DATA </w:instrText>
      </w:r>
      <w:r w:rsidR="00AE169C">
        <w:rPr>
          <w:lang w:eastAsia="en-GB"/>
        </w:rPr>
      </w:r>
      <w:r w:rsidR="00AE169C">
        <w:rPr>
          <w:lang w:eastAsia="en-GB"/>
        </w:rPr>
        <w:fldChar w:fldCharType="end"/>
      </w:r>
      <w:r w:rsidR="006E2C60" w:rsidRPr="00222B5D">
        <w:rPr>
          <w:lang w:eastAsia="en-GB"/>
        </w:rPr>
      </w:r>
      <w:r w:rsidR="006E2C60" w:rsidRPr="00222B5D">
        <w:rPr>
          <w:lang w:eastAsia="en-GB"/>
        </w:rPr>
        <w:fldChar w:fldCharType="separate"/>
      </w:r>
      <w:r w:rsidR="00AE169C" w:rsidRPr="00AE169C">
        <w:rPr>
          <w:noProof/>
          <w:vertAlign w:val="superscript"/>
          <w:lang w:eastAsia="en-GB"/>
        </w:rPr>
        <w:t>39,46</w:t>
      </w:r>
      <w:r w:rsidR="006E2C60" w:rsidRPr="00222B5D">
        <w:rPr>
          <w:lang w:eastAsia="en-GB"/>
        </w:rPr>
        <w:fldChar w:fldCharType="end"/>
      </w:r>
      <w:r w:rsidR="00B72A07">
        <w:rPr>
          <w:lang w:eastAsia="en-GB"/>
        </w:rPr>
        <w:t>.</w:t>
      </w:r>
      <w:r w:rsidR="009250A0">
        <w:rPr>
          <w:lang w:eastAsia="en-GB"/>
        </w:rPr>
        <w:t xml:space="preserve"> </w:t>
      </w:r>
      <w:r w:rsidR="00B72A07">
        <w:rPr>
          <w:lang w:eastAsia="en-GB"/>
        </w:rPr>
        <w:t>T</w:t>
      </w:r>
      <w:r w:rsidR="006E2C60" w:rsidRPr="00222B5D">
        <w:rPr>
          <w:lang w:eastAsia="en-GB"/>
        </w:rPr>
        <w:t xml:space="preserve">he </w:t>
      </w:r>
      <w:r w:rsidR="00255900">
        <w:rPr>
          <w:lang w:eastAsia="en-GB"/>
        </w:rPr>
        <w:t>R5-R19</w:t>
      </w:r>
      <w:r w:rsidR="006E2C60" w:rsidRPr="00222B5D">
        <w:rPr>
          <w:lang w:eastAsia="en-GB"/>
        </w:rPr>
        <w:t xml:space="preserve"> may be thought of as more a measure of widespread/diffuse small airways constriction and may not reflect more localised small airways obstruction which can result in increased ventilation heterogeneity</w:t>
      </w:r>
      <w:r w:rsidR="006E2C60" w:rsidRPr="00222B5D">
        <w:rPr>
          <w:lang w:eastAsia="en-GB"/>
        </w:rPr>
        <w:fldChar w:fldCharType="begin"/>
      </w:r>
      <w:r w:rsidR="00AE169C">
        <w:rPr>
          <w:lang w:eastAsia="en-GB"/>
        </w:rPr>
        <w:instrText xml:space="preserve"> ADDIN EN.CITE &lt;EndNote&gt;&lt;Cite&gt;&lt;Author&gt;Lutchen&lt;/Author&gt;&lt;Year&gt;1990&lt;/Year&gt;&lt;RecNum&gt;1821&lt;/RecNum&gt;&lt;DisplayText&gt;&lt;style face="superscript"&gt;39&lt;/style&gt;&lt;/DisplayText&gt;&lt;record&gt;&lt;rec-number&gt;1821&lt;/rec-number&gt;&lt;foreign-keys&gt;&lt;key app="EN" db-id="pvtptv5w8sx9ase5rwxppetwta2ep9p9vept" timestamp="1569335146"&gt;1821&lt;/key&gt;&lt;/foreign-keys&gt;&lt;ref-type name="Journal Article"&gt;17&lt;/ref-type&gt;&lt;contributors&gt;&lt;authors&gt;&lt;author&gt;K. R. Lutchen&lt;/author&gt;&lt;author&gt;R. H. Habib&lt;/author&gt;&lt;author&gt;H. L. Dorkin&lt;/author&gt;&lt;author&gt;M. A. Wall&lt;/author&gt;&lt;/authors&gt;&lt;/contributors&gt;&lt;titles&gt;&lt;title&gt;Respiratory impedance and multibreath N2 washout in healthy, asthmatic, and cystic fibrosis subjects&lt;/title&gt;&lt;secondary-title&gt;Journal of Applied Physiology&lt;/secondary-title&gt;&lt;/titles&gt;&lt;periodical&gt;&lt;full-title&gt;Journal of Applied Physiology&lt;/full-title&gt;&lt;abbr-1&gt;J Appl Physiol&lt;/abbr-1&gt;&lt;/periodical&gt;&lt;pages&gt;2139-2149&lt;/pages&gt;&lt;volume&gt;68&lt;/volume&gt;&lt;number&gt;5&lt;/number&gt;&lt;dates&gt;&lt;year&gt;1990&lt;/year&gt;&lt;/dates&gt;&lt;accession-num&gt;2361915&lt;/accession-num&gt;&lt;urls&gt;&lt;related-urls&gt;&lt;url&gt;https://www.physiology.org/doi/abs/10.1152/jappl.1990.68.5.2139&lt;/url&gt;&lt;/related-urls&gt;&lt;/urls&gt;&lt;electronic-resource-num&gt;10.1152/jappl.1990.68.5.2139&lt;/electronic-resource-num&gt;&lt;/record&gt;&lt;/Cite&gt;&lt;/EndNote&gt;</w:instrText>
      </w:r>
      <w:r w:rsidR="006E2C60" w:rsidRPr="00222B5D">
        <w:rPr>
          <w:lang w:eastAsia="en-GB"/>
        </w:rPr>
        <w:fldChar w:fldCharType="separate"/>
      </w:r>
      <w:r w:rsidR="00AE169C" w:rsidRPr="00AE169C">
        <w:rPr>
          <w:noProof/>
          <w:vertAlign w:val="superscript"/>
          <w:lang w:eastAsia="en-GB"/>
        </w:rPr>
        <w:t>39</w:t>
      </w:r>
      <w:r w:rsidR="006E2C60" w:rsidRPr="00222B5D">
        <w:rPr>
          <w:lang w:eastAsia="en-GB"/>
        </w:rPr>
        <w:fldChar w:fldCharType="end"/>
      </w:r>
      <w:r w:rsidR="006E2C60" w:rsidRPr="00222B5D">
        <w:rPr>
          <w:lang w:eastAsia="en-GB"/>
        </w:rPr>
        <w:t xml:space="preserve">. In addition, differences between the two techniques exist with FOT </w:t>
      </w:r>
      <w:r w:rsidR="006E2C60" w:rsidRPr="00B44C0B">
        <w:rPr>
          <w:lang w:eastAsia="en-GB"/>
        </w:rPr>
        <w:t>potentially being confounded by upper and larger airways shunts,</w:t>
      </w:r>
      <w:r w:rsidR="005E18FA">
        <w:rPr>
          <w:lang w:eastAsia="en-GB"/>
        </w:rPr>
        <w:t xml:space="preserve"> an </w:t>
      </w:r>
      <w:r w:rsidR="006E2C60" w:rsidRPr="00B44C0B">
        <w:rPr>
          <w:lang w:eastAsia="en-GB"/>
        </w:rPr>
        <w:t>issue which do</w:t>
      </w:r>
      <w:r w:rsidR="002576D4">
        <w:rPr>
          <w:lang w:eastAsia="en-GB"/>
        </w:rPr>
        <w:t>es</w:t>
      </w:r>
      <w:r w:rsidR="006E2C60" w:rsidRPr="00B44C0B">
        <w:rPr>
          <w:lang w:eastAsia="en-GB"/>
        </w:rPr>
        <w:t xml:space="preserve"> not affect MBNW</w:t>
      </w:r>
      <w:r w:rsidR="00780CD0">
        <w:rPr>
          <w:lang w:eastAsia="en-GB"/>
        </w:rPr>
        <w:fldChar w:fldCharType="begin">
          <w:fldData xml:space="preserve">PEVuZE5vdGU+PENpdGU+PEF1dGhvcj5DYXViZXJnaHM8L0F1dGhvcj48WWVhcj4xOTg5PC9ZZWFy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</w:fldData>
        </w:fldChar>
      </w:r>
      <w:r w:rsidR="00B775ED">
        <w:rPr>
          <w:lang w:eastAsia="en-GB"/>
        </w:rPr>
        <w:instrText xml:space="preserve"> ADDIN EN.CITE </w:instrText>
      </w:r>
      <w:r w:rsidR="00B775ED">
        <w:rPr>
          <w:lang w:eastAsia="en-GB"/>
        </w:rPr>
        <w:fldChar w:fldCharType="begin">
          <w:fldData xml:space="preserve">PEVuZE5vdGU+PENpdGU+PEF1dGhvcj5DYXViZXJnaHM8L0F1dGhvcj48WWVhcj4xOTg5PC9ZZWFy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</w:fldData>
        </w:fldChar>
      </w:r>
      <w:r w:rsidR="00B775ED">
        <w:rPr>
          <w:lang w:eastAsia="en-GB"/>
        </w:rPr>
        <w:instrText xml:space="preserve"> ADDIN EN.CITE.DATA </w:instrText>
      </w:r>
      <w:r w:rsidR="00B775ED">
        <w:rPr>
          <w:lang w:eastAsia="en-GB"/>
        </w:rPr>
      </w:r>
      <w:r w:rsidR="00B775ED">
        <w:rPr>
          <w:lang w:eastAsia="en-GB"/>
        </w:rPr>
        <w:fldChar w:fldCharType="end"/>
      </w:r>
      <w:r w:rsidR="00780CD0">
        <w:rPr>
          <w:lang w:eastAsia="en-GB"/>
        </w:rPr>
      </w:r>
      <w:r w:rsidR="00780CD0">
        <w:rPr>
          <w:lang w:eastAsia="en-GB"/>
        </w:rPr>
        <w:fldChar w:fldCharType="separate"/>
      </w:r>
      <w:r w:rsidR="00B775ED" w:rsidRPr="00B775ED">
        <w:rPr>
          <w:noProof/>
          <w:vertAlign w:val="superscript"/>
          <w:lang w:eastAsia="en-GB"/>
        </w:rPr>
        <w:t>22</w:t>
      </w:r>
      <w:r w:rsidR="00780CD0">
        <w:rPr>
          <w:lang w:eastAsia="en-GB"/>
        </w:rPr>
        <w:fldChar w:fldCharType="end"/>
      </w:r>
      <w:r w:rsidR="006E2C60" w:rsidRPr="00B44C0B">
        <w:rPr>
          <w:lang w:eastAsia="en-GB"/>
        </w:rPr>
        <w:t>.</w:t>
      </w:r>
      <w:r w:rsidR="009B7158" w:rsidRPr="00B44C0B">
        <w:rPr>
          <w:lang w:eastAsia="en-GB"/>
        </w:rPr>
        <w:t xml:space="preserve"> </w:t>
      </w:r>
      <w:r w:rsidR="00B44C0B" w:rsidRPr="00B44C0B">
        <w:rPr>
          <w:lang w:eastAsia="en-GB"/>
        </w:rPr>
        <w:t>T</w:t>
      </w:r>
      <w:r w:rsidR="00E4214A" w:rsidRPr="00B44C0B">
        <w:rPr>
          <w:lang w:eastAsia="en-GB"/>
        </w:rPr>
        <w:t>he</w:t>
      </w:r>
      <w:r w:rsidR="00E4214A">
        <w:rPr>
          <w:lang w:eastAsia="en-GB"/>
        </w:rPr>
        <w:t xml:space="preserve"> lack of standardisation in measuring</w:t>
      </w:r>
      <w:r w:rsidR="00B44C0B">
        <w:rPr>
          <w:lang w:eastAsia="en-GB"/>
        </w:rPr>
        <w:t xml:space="preserve"> SAD</w:t>
      </w:r>
      <w:r w:rsidR="00E4214A">
        <w:rPr>
          <w:lang w:eastAsia="en-GB"/>
        </w:rPr>
        <w:t xml:space="preserve"> </w:t>
      </w:r>
      <w:r w:rsidR="00B44C0B">
        <w:rPr>
          <w:lang w:eastAsia="en-GB"/>
        </w:rPr>
        <w:t>creates</w:t>
      </w:r>
      <w:r w:rsidR="00E4214A">
        <w:rPr>
          <w:lang w:eastAsia="en-GB"/>
        </w:rPr>
        <w:t xml:space="preserve"> further complexity</w:t>
      </w:r>
      <w:r w:rsidR="00B44C0B">
        <w:rPr>
          <w:lang w:eastAsia="en-GB"/>
        </w:rPr>
        <w:t xml:space="preserve"> in the interpretation of such data </w:t>
      </w:r>
      <w:r w:rsidR="00E4214A">
        <w:rPr>
          <w:lang w:eastAsia="en-GB"/>
        </w:rPr>
        <w:t>and</w:t>
      </w:r>
      <w:r w:rsidR="00B44C0B">
        <w:rPr>
          <w:lang w:eastAsia="en-GB"/>
        </w:rPr>
        <w:t xml:space="preserve"> it is likely that</w:t>
      </w:r>
      <w:r w:rsidR="00E4214A">
        <w:rPr>
          <w:lang w:eastAsia="en-GB"/>
        </w:rPr>
        <w:t xml:space="preserve"> </w:t>
      </w:r>
      <w:r w:rsidR="00817C3E">
        <w:rPr>
          <w:lang w:eastAsia="en-GB"/>
        </w:rPr>
        <w:t xml:space="preserve">such </w:t>
      </w:r>
      <w:r w:rsidR="00E4214A">
        <w:rPr>
          <w:lang w:eastAsia="en-GB"/>
        </w:rPr>
        <w:t>proposed m</w:t>
      </w:r>
      <w:r w:rsidR="00B44C0B">
        <w:rPr>
          <w:lang w:eastAsia="en-GB"/>
        </w:rPr>
        <w:t>arkers</w:t>
      </w:r>
      <w:r w:rsidR="00E4214A">
        <w:rPr>
          <w:lang w:eastAsia="en-GB"/>
        </w:rPr>
        <w:t xml:space="preserve"> of SAD measure </w:t>
      </w:r>
      <w:r w:rsidR="00B44C0B">
        <w:rPr>
          <w:lang w:eastAsia="en-GB"/>
        </w:rPr>
        <w:t xml:space="preserve">a </w:t>
      </w:r>
      <w:r w:rsidR="00E4214A">
        <w:rPr>
          <w:lang w:eastAsia="en-GB"/>
        </w:rPr>
        <w:t xml:space="preserve">facet of </w:t>
      </w:r>
      <w:r w:rsidR="00817C3E">
        <w:rPr>
          <w:lang w:eastAsia="en-GB"/>
        </w:rPr>
        <w:t>a multifaceted</w:t>
      </w:r>
      <w:r w:rsidR="00C114F0">
        <w:rPr>
          <w:lang w:eastAsia="en-GB"/>
        </w:rPr>
        <w:t xml:space="preserve"> dysfunction</w:t>
      </w:r>
      <w:r w:rsidR="00B44C0B">
        <w:rPr>
          <w:lang w:eastAsia="en-GB"/>
        </w:rPr>
        <w:t xml:space="preserve">. </w:t>
      </w:r>
    </w:p>
    <w:p w14:paraId="0D88A640" w14:textId="5D90ED7A" w:rsidR="00241575" w:rsidRDefault="00991654" w:rsidP="005E18FA">
      <w:pPr>
        <w:spacing w:line="360" w:lineRule="auto"/>
        <w:ind w:firstLine="720"/>
        <w:jc w:val="both"/>
      </w:pPr>
      <w:r w:rsidRPr="004C630E">
        <w:t xml:space="preserve">Our data </w:t>
      </w:r>
      <w:r>
        <w:t>found increased</w:t>
      </w:r>
      <w:r w:rsidRPr="004C630E">
        <w:t xml:space="preserve"> neutrophil </w:t>
      </w:r>
      <w:r>
        <w:t xml:space="preserve">proportions </w:t>
      </w:r>
      <w:r w:rsidRPr="004C630E">
        <w:t xml:space="preserve">in the </w:t>
      </w:r>
      <w:r>
        <w:t>distal airways</w:t>
      </w:r>
      <w:r w:rsidRPr="004C630E">
        <w:t xml:space="preserve"> </w:t>
      </w:r>
      <w:r>
        <w:t>of</w:t>
      </w:r>
      <w:r w:rsidRPr="004C630E">
        <w:t xml:space="preserve"> frequent compared to infrequent exacerbators</w:t>
      </w:r>
      <w:r>
        <w:t>, confirming previous studies</w:t>
      </w:r>
      <w:r w:rsidR="00291FC4">
        <w:fldChar w:fldCharType="begin">
          <w:fldData xml:space="preserve">PEVuZE5vdGU+PENpdGU+PEF1dGhvcj5CYXJhbGRvPC9BdXRob3I+PFllYXI+MjAwNDwvWWVhcj48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zA4LTEyPC9wYWdlcz48dm9sdW1lPjU5PC92b2x1bWU+PG51bWJlcj40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</w:fldData>
        </w:fldChar>
      </w:r>
      <w:r w:rsidR="00B775ED">
        <w:instrText xml:space="preserve"> ADDIN EN.CITE </w:instrText>
      </w:r>
      <w:r w:rsidR="00B775ED">
        <w:fldChar w:fldCharType="begin">
          <w:fldData xml:space="preserve">PEVuZE5vdGU+PENpdGU+PEF1dGhvcj5CYXJhbGRvPC9BdXRob3I+PFllYXI+MjAwNDwvWWVhcj48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zA4LTEyPC9wYWdlcz48dm9sdW1lPjU5PC92b2x1bWU+PG51bWJlcj40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</w:fldData>
        </w:fldChar>
      </w:r>
      <w:r w:rsidR="00B775ED">
        <w:instrText xml:space="preserve"> ADDIN EN.CITE.DATA </w:instrText>
      </w:r>
      <w:r w:rsidR="00B775ED">
        <w:fldChar w:fldCharType="end"/>
      </w:r>
      <w:r w:rsidR="00291FC4">
        <w:fldChar w:fldCharType="separate"/>
      </w:r>
      <w:r w:rsidR="00B775ED" w:rsidRPr="00B775ED">
        <w:rPr>
          <w:noProof/>
          <w:vertAlign w:val="superscript"/>
        </w:rPr>
        <w:t>33</w:t>
      </w:r>
      <w:r w:rsidR="00291FC4">
        <w:fldChar w:fldCharType="end"/>
      </w:r>
      <w:r w:rsidR="002D5A80">
        <w:t>.</w:t>
      </w:r>
      <w:r>
        <w:t xml:space="preserve"> </w:t>
      </w:r>
      <w:r w:rsidR="00241575">
        <w:t>There is only one other study in COPD by</w:t>
      </w:r>
      <w:r w:rsidR="00241575" w:rsidRPr="007E24DB">
        <w:t xml:space="preserve"> </w:t>
      </w:r>
      <w:r w:rsidR="00241575" w:rsidRPr="00C53F05">
        <w:t>Lapp</w:t>
      </w:r>
      <w:r w:rsidR="00241575">
        <w:t xml:space="preserve">erre </w:t>
      </w:r>
      <w:r w:rsidR="00241575" w:rsidRPr="00C53F05">
        <w:rPr>
          <w:i/>
        </w:rPr>
        <w:t>et al</w:t>
      </w:r>
      <w:r w:rsidR="00241575">
        <w:rPr>
          <w:i/>
        </w:rPr>
        <w:t xml:space="preserve">, </w:t>
      </w:r>
      <w:r w:rsidR="00241575" w:rsidRPr="004D65B0">
        <w:t>which</w:t>
      </w:r>
      <w:r w:rsidR="00241575">
        <w:rPr>
          <w:i/>
        </w:rPr>
        <w:t xml:space="preserve"> </w:t>
      </w:r>
      <w:r w:rsidR="00241575">
        <w:t>showed using physiological tests</w:t>
      </w:r>
      <w:r w:rsidR="002576D4">
        <w:t>,</w:t>
      </w:r>
      <w:r w:rsidR="00241575">
        <w:t xml:space="preserve"> such as single breath nitrogen washout</w:t>
      </w:r>
      <w:r w:rsidR="002576D4">
        <w:t>,</w:t>
      </w:r>
      <w:r w:rsidR="00241575">
        <w:t xml:space="preserve"> that markers of SAD were associated with neutrophilic inflammation in BAL</w:t>
      </w:r>
      <w:r w:rsidR="00241575">
        <w:fldChar w:fldCharType="begin">
          <w:fldData xml:space="preserve">PEVuZE5vdGU+PENpdGU+PEF1dGhvcj5MYXBwZXJyZTwvQXV0aG9yPjxZZWFyPjIwMDc8L1llYXI+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1My05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AE169C">
        <w:instrText xml:space="preserve"> ADDIN EN.CITE </w:instrText>
      </w:r>
      <w:r w:rsidR="00AE169C">
        <w:fldChar w:fldCharType="begin">
          <w:fldData xml:space="preserve">PEVuZE5vdGU+PENpdGU+PEF1dGhvcj5MYXBwZXJyZTwvQXV0aG9yPjxZZWFyPjIwMDc8L1llYXI+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1My05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AE169C">
        <w:instrText xml:space="preserve"> ADDIN EN.CITE.DATA </w:instrText>
      </w:r>
      <w:r w:rsidR="00AE169C">
        <w:fldChar w:fldCharType="end"/>
      </w:r>
      <w:r w:rsidR="00241575">
        <w:fldChar w:fldCharType="separate"/>
      </w:r>
      <w:r w:rsidR="00AE169C" w:rsidRPr="00AE169C">
        <w:rPr>
          <w:noProof/>
          <w:vertAlign w:val="superscript"/>
        </w:rPr>
        <w:t>47</w:t>
      </w:r>
      <w:r w:rsidR="00241575">
        <w:fldChar w:fldCharType="end"/>
      </w:r>
      <w:r w:rsidR="00241575">
        <w:t xml:space="preserve">. Our data adds to the findings of the Lapperre study by using FOT, MBNW and HRCT markers of SAD to demonstrate the strong association between SAD </w:t>
      </w:r>
      <w:r w:rsidR="00071A2A">
        <w:t xml:space="preserve">by each of these measures </w:t>
      </w:r>
      <w:r w:rsidR="00241575">
        <w:t xml:space="preserve">and neutrophilic </w:t>
      </w:r>
      <w:r w:rsidR="00241575" w:rsidRPr="00632236">
        <w:t xml:space="preserve">inflammation. Furthermore, it supports the study by Ostridge </w:t>
      </w:r>
      <w:r w:rsidR="00241575" w:rsidRPr="00632236">
        <w:rPr>
          <w:i/>
        </w:rPr>
        <w:t>et al</w:t>
      </w:r>
      <w:r w:rsidR="00241575" w:rsidRPr="00632236">
        <w:t>, who found associations between CT defined gas trapping (MLD E/I)</w:t>
      </w:r>
      <w:r w:rsidR="00241575">
        <w:t xml:space="preserve"> and </w:t>
      </w:r>
      <w:r w:rsidR="00241575" w:rsidRPr="00632236">
        <w:t>neutrophilic inflammatory markers (IL</w:t>
      </w:r>
      <w:r w:rsidR="00241575">
        <w:t>-</w:t>
      </w:r>
      <w:r w:rsidR="00241575" w:rsidRPr="00632236">
        <w:t>8) and neutrophil</w:t>
      </w:r>
      <w:r w:rsidR="00241575">
        <w:t>-</w:t>
      </w:r>
      <w:r w:rsidR="00241575" w:rsidRPr="00632236">
        <w:t>derived MMPs</w:t>
      </w:r>
      <w:r w:rsidR="00241575">
        <w:t xml:space="preserve"> in BAL</w:t>
      </w:r>
      <w:r w:rsidR="00241575" w:rsidRPr="00632236">
        <w:fldChar w:fldCharType="begin">
          <w:fldData xml:space="preserve">PEVuZE5vdGU+PENpdGU+PEF1dGhvcj5Pc3RyaWRnZTwvQXV0aG9yPjxZZWFyPjIwMTY8L1llYXI+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TI2LTMyPC9wYWdlcz48dm9sdW1lPjcxPC92b2x1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</w:fldData>
        </w:fldChar>
      </w:r>
      <w:r w:rsidR="00AE169C">
        <w:instrText xml:space="preserve"> ADDIN EN.CITE </w:instrText>
      </w:r>
      <w:r w:rsidR="00AE169C">
        <w:fldChar w:fldCharType="begin">
          <w:fldData xml:space="preserve">PEVuZE5vdGU+PENpdGU+PEF1dGhvcj5Pc3RyaWRnZTwvQXV0aG9yPjxZZWFyPjIwMTY8L1llYXI+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TI2LTMyPC9wYWdlcz48dm9sdW1lPjcxPC92b2x1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</w:fldData>
        </w:fldChar>
      </w:r>
      <w:r w:rsidR="00AE169C">
        <w:instrText xml:space="preserve"> ADDIN EN.CITE.DATA </w:instrText>
      </w:r>
      <w:r w:rsidR="00AE169C">
        <w:fldChar w:fldCharType="end"/>
      </w:r>
      <w:r w:rsidR="00241575" w:rsidRPr="00632236">
        <w:fldChar w:fldCharType="separate"/>
      </w:r>
      <w:r w:rsidR="00AE169C" w:rsidRPr="00AE169C">
        <w:rPr>
          <w:noProof/>
          <w:vertAlign w:val="superscript"/>
        </w:rPr>
        <w:t>38,48</w:t>
      </w:r>
      <w:r w:rsidR="00241575" w:rsidRPr="00632236">
        <w:fldChar w:fldCharType="end"/>
      </w:r>
      <w:r w:rsidR="00241575" w:rsidRPr="00632236">
        <w:t>.</w:t>
      </w:r>
      <w:r w:rsidR="00954F6C">
        <w:t xml:space="preserve"> Although there was increased use of ICS in frequent compared to infrequent exacerbators, similar results and trends were noted when only subjects on ICS were analysed. This suggests ICS usage is unlikely to be a significant contributing factor to our findings and that SAD measures are associated with neutrophilic inflammation regardless of ICS use.</w:t>
      </w:r>
      <w:r w:rsidR="00AA11C7">
        <w:t xml:space="preserve"> </w:t>
      </w:r>
      <w:r w:rsidR="00241575">
        <w:t>However, the association</w:t>
      </w:r>
      <w:r w:rsidR="002576D4">
        <w:t xml:space="preserve"> </w:t>
      </w:r>
      <w:r w:rsidR="00241575">
        <w:t xml:space="preserve">between neutrophil proportions and small airways dysfunction in FE does not prove </w:t>
      </w:r>
      <w:r w:rsidR="00241575" w:rsidRPr="00F93591">
        <w:t>causation</w:t>
      </w:r>
      <w:r w:rsidR="00241575">
        <w:t>.</w:t>
      </w:r>
      <w:r>
        <w:t xml:space="preserve"> F</w:t>
      </w:r>
      <w:r w:rsidR="00241575">
        <w:t xml:space="preserve">requent exacerbations </w:t>
      </w:r>
      <w:r>
        <w:t>may</w:t>
      </w:r>
      <w:r w:rsidR="00241575">
        <w:t xml:space="preserve"> cause small airway </w:t>
      </w:r>
      <w:r w:rsidR="00A76EA8">
        <w:t xml:space="preserve">disease </w:t>
      </w:r>
      <w:r w:rsidR="008D0AA9">
        <w:t>through increased inflammatory cell numbers and associated cytokines</w:t>
      </w:r>
      <w:r w:rsidR="002576D4">
        <w:t>,</w:t>
      </w:r>
      <w:r w:rsidR="008D0AA9">
        <w:t xml:space="preserve"> leading to</w:t>
      </w:r>
      <w:r w:rsidR="00A76EA8">
        <w:t xml:space="preserve"> </w:t>
      </w:r>
      <w:r w:rsidR="008D0AA9">
        <w:t>mucus production</w:t>
      </w:r>
      <w:r w:rsidR="00A76EA8">
        <w:t xml:space="preserve"> and</w:t>
      </w:r>
      <w:r w:rsidR="00A76EA8" w:rsidRPr="00A76EA8">
        <w:t xml:space="preserve"> </w:t>
      </w:r>
      <w:r w:rsidR="00A76EA8">
        <w:t xml:space="preserve">airway </w:t>
      </w:r>
      <w:r w:rsidR="00A76EA8" w:rsidRPr="00A76EA8">
        <w:t>thickening</w:t>
      </w:r>
      <w:r w:rsidR="00A76EA8">
        <w:t xml:space="preserve"> and occlusion</w:t>
      </w:r>
      <w:r w:rsidR="00A76EA8" w:rsidRPr="00A76EA8">
        <w:fldChar w:fldCharType="begin">
          <w:fldData xml:space="preserve">PEVuZE5vdGU+PENpdGU+PEF1dGhvcj5XZWR6aWNoYTwvQXV0aG9yPjxZZWFyPjIwMTM8L1llYXI+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B775ED">
        <w:instrText xml:space="preserve"> ADDIN EN.CITE </w:instrText>
      </w:r>
      <w:r w:rsidR="00B775ED">
        <w:fldChar w:fldCharType="begin">
          <w:fldData xml:space="preserve">PEVuZE5vdGU+PENpdGU+PEF1dGhvcj5XZWR6aWNoYTwvQXV0aG9yPjxZZWFyPjIwMTM8L1llYXI+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B775ED">
        <w:instrText xml:space="preserve"> ADDIN EN.CITE.DATA </w:instrText>
      </w:r>
      <w:r w:rsidR="00B775ED">
        <w:fldChar w:fldCharType="end"/>
      </w:r>
      <w:r w:rsidR="00A76EA8" w:rsidRPr="00A76EA8">
        <w:fldChar w:fldCharType="separate"/>
      </w:r>
      <w:r w:rsidR="00B775ED" w:rsidRPr="00B775ED">
        <w:rPr>
          <w:noProof/>
          <w:vertAlign w:val="superscript"/>
        </w:rPr>
        <w:t>3,8</w:t>
      </w:r>
      <w:r w:rsidR="00A76EA8" w:rsidRPr="00A76EA8">
        <w:fldChar w:fldCharType="end"/>
      </w:r>
      <w:r w:rsidR="008D0AA9" w:rsidRPr="00A76EA8">
        <w:t>.</w:t>
      </w:r>
      <w:r w:rsidR="00F42FAD" w:rsidRPr="00F42FAD">
        <w:t xml:space="preserve"> </w:t>
      </w:r>
      <w:r w:rsidR="005E6B1F">
        <w:t xml:space="preserve">Indeed, in </w:t>
      </w:r>
      <w:r w:rsidR="009A198D">
        <w:t>our</w:t>
      </w:r>
      <w:r w:rsidR="005E6B1F">
        <w:t xml:space="preserve"> study, t</w:t>
      </w:r>
      <w:r w:rsidR="00F42FAD">
        <w:t xml:space="preserve">he sub-cluster of frequent exacerbators with excessive neutrophilic inflammation </w:t>
      </w:r>
      <w:r w:rsidR="005E6B1F">
        <w:t xml:space="preserve">had </w:t>
      </w:r>
      <w:r w:rsidR="00F42FAD">
        <w:t xml:space="preserve">significantly greater CT defined SAD than other frequent exacerbators. </w:t>
      </w:r>
      <w:r w:rsidR="00A84790">
        <w:t xml:space="preserve">In addition, </w:t>
      </w:r>
      <w:r w:rsidR="000D3BEE">
        <w:t xml:space="preserve">although not statistically significant, </w:t>
      </w:r>
      <w:r w:rsidR="00F42FAD">
        <w:t>these subjects</w:t>
      </w:r>
      <w:r w:rsidR="00B44A9F">
        <w:t xml:space="preserve"> also </w:t>
      </w:r>
      <w:r w:rsidR="00253E87">
        <w:t>showed a</w:t>
      </w:r>
      <w:r w:rsidR="00692ACD">
        <w:t xml:space="preserve"> </w:t>
      </w:r>
      <w:r w:rsidR="00253E87">
        <w:t xml:space="preserve">trend towards </w:t>
      </w:r>
      <w:r w:rsidR="00F42FAD">
        <w:t>increased small airway</w:t>
      </w:r>
      <w:r w:rsidR="00F42FAD" w:rsidRPr="009A54E4">
        <w:t>s dysfunction as measured by FOT and</w:t>
      </w:r>
      <w:r w:rsidR="00F42FAD">
        <w:t xml:space="preserve"> </w:t>
      </w:r>
      <w:r w:rsidR="00F42FAD" w:rsidRPr="009A54E4">
        <w:t>plethysmography defined gas trapping. These data</w:t>
      </w:r>
      <w:r w:rsidR="00F42FAD">
        <w:t xml:space="preserve"> </w:t>
      </w:r>
      <w:r w:rsidR="00F42FAD" w:rsidRPr="009A54E4">
        <w:t xml:space="preserve">do not prove causation </w:t>
      </w:r>
      <w:r w:rsidR="00F42FAD">
        <w:t xml:space="preserve">but </w:t>
      </w:r>
      <w:r w:rsidR="00F42FAD" w:rsidRPr="009A54E4">
        <w:t xml:space="preserve">may </w:t>
      </w:r>
      <w:r w:rsidR="00F42FAD">
        <w:t>further support the role of neutrophilic inflammation in small airways disease, especially in frequent exacerbators</w:t>
      </w:r>
      <w:r w:rsidR="00F42FAD" w:rsidRPr="009A54E4">
        <w:t xml:space="preserve">. </w:t>
      </w:r>
      <w:r w:rsidR="00595EFC">
        <w:t xml:space="preserve">However, the sample size </w:t>
      </w:r>
      <w:r w:rsidR="00DB5973">
        <w:t xml:space="preserve">in this present study </w:t>
      </w:r>
      <w:r w:rsidR="00595EFC">
        <w:t>was small a</w:t>
      </w:r>
      <w:r w:rsidR="00F42FAD" w:rsidRPr="004A38DA">
        <w:t>nd</w:t>
      </w:r>
      <w:r w:rsidR="00595EFC">
        <w:t xml:space="preserve"> such findings should be </w:t>
      </w:r>
      <w:r w:rsidR="00F42FAD" w:rsidRPr="004A38DA">
        <w:t>confirmed in a larger population</w:t>
      </w:r>
      <w:r w:rsidR="00F42FAD" w:rsidRPr="009A54E4">
        <w:t>.</w:t>
      </w:r>
      <w:r w:rsidR="002576D4">
        <w:t xml:space="preserve"> </w:t>
      </w:r>
      <w:r w:rsidR="007F7C71">
        <w:t>Conversely, it is</w:t>
      </w:r>
      <w:r w:rsidR="00241575">
        <w:t xml:space="preserve"> possible that SAD predisposes </w:t>
      </w:r>
      <w:r w:rsidR="00241575" w:rsidRPr="00DE1986">
        <w:t>subjects to frequent exacerbations</w:t>
      </w:r>
      <w:r w:rsidR="00A76EA8">
        <w:t xml:space="preserve"> </w:t>
      </w:r>
      <w:r w:rsidR="004E1E13">
        <w:t>because of associated hyperinflation and dyspnea</w:t>
      </w:r>
      <w:r w:rsidR="000E6FAE">
        <w:t>,</w:t>
      </w:r>
      <w:r w:rsidR="004E1E13">
        <w:t xml:space="preserve"> resulting in exacerbations being more easily triggered in these subjects</w:t>
      </w:r>
      <w:r w:rsidR="004E1E13">
        <w:fldChar w:fldCharType="begin"/>
      </w:r>
      <w:r w:rsidR="00B775ED">
        <w:instrText xml:space="preserve"> ADDIN EN.CITE &lt;EndNote&gt;&lt;Cite&gt;&lt;Author&gt;Wedzicha&lt;/Author&gt;&lt;Year&gt;2013&lt;/Year&gt;&lt;RecNum&gt;1833&lt;/RecNum&gt;&lt;DisplayText&gt;&lt;style face="superscript"&gt;8&lt;/style&gt;&lt;/DisplayText&gt;&lt;record&gt;&lt;rec-number&gt;1833&lt;/rec-number&gt;&lt;foreign-keys&gt;&lt;key app="EN" db-id="pvtptv5w8sx9ase5rwxppetwta2ep9p9vept" timestamp="1578666059"&gt;1833&lt;/key&gt;&lt;/foreign-keys&gt;&lt;ref-type name="Journal Article"&gt;17&lt;/ref-type&gt;&lt;contributors&gt;&lt;authors&gt;&lt;author&gt;Wedzicha, J. A.&lt;/author&gt;&lt;author&gt;Brill, S. E.&lt;/author&gt;&lt;author&gt;Allinson, J. P.&lt;/author&gt;&lt;author&gt;Donaldson, G. C.&lt;/author&gt;&lt;/authors&gt;&lt;/contributors&gt;&lt;auth-address&gt;Centre for Respiratory Medicine, Royal Free Campus, University College London, Rowland Hill Street, Hampstead, London NW3 2PF, UK. w.wedzicha@ucl.ac.uk&lt;/auth-address&gt;&lt;titles&gt;&lt;title&gt;Mechanisms and impact of the frequent exacerbator phenotype in chronic obstructive pulmonary disease&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81&lt;/pages&gt;&lt;volume&gt;11&lt;/volume&gt;&lt;edition&gt;2013/08/16&lt;/edition&gt;&lt;keywords&gt;&lt;keyword&gt;Forced Expiratory Volume/physiology&lt;/keyword&gt;&lt;keyword&gt;Humans&lt;/keyword&gt;&lt;keyword&gt;Patient Admission/trends&lt;/keyword&gt;&lt;keyword&gt;*Phenotype&lt;/keyword&gt;&lt;keyword&gt;Pulmonary Disease, Chronic Obstructive/*diagnosis/*genetics/physiopathology&lt;/keyword&gt;&lt;keyword&gt;Quality of Life&lt;/keyword&gt;&lt;keyword&gt;*Severity of Illness Index&lt;/keyword&gt;&lt;/keywords&gt;&lt;dates&gt;&lt;year&gt;2013&lt;/year&gt;&lt;pub-dates&gt;&lt;date&gt;Aug 14&lt;/date&gt;&lt;/pub-dates&gt;&lt;/dates&gt;&lt;isbn&gt;1741-7015&lt;/isbn&gt;&lt;accession-num&gt;23945277&lt;/accession-num&gt;&lt;urls&gt;&lt;related-urls&gt;&lt;url&gt;https://www.ncbi.nlm.nih.gov/pmc/articles/PMC3750926/pdf/1741-7015-11-181.pdf&lt;/url&gt;&lt;/related-urls&gt;&lt;/urls&gt;&lt;custom2&gt;PMC3750926&lt;/custom2&gt;&lt;electronic-resource-num&gt;10.1186/1741-7015-11-181&lt;/electronic-resource-num&gt;&lt;remote-database-provider&gt;NLM&lt;/remote-database-provider&gt;&lt;language&gt;eng&lt;/language&gt;&lt;/record&gt;&lt;/Cite&gt;&lt;/EndNote&gt;</w:instrText>
      </w:r>
      <w:r w:rsidR="004E1E13">
        <w:fldChar w:fldCharType="separate"/>
      </w:r>
      <w:r w:rsidR="00B775ED" w:rsidRPr="00B775ED">
        <w:rPr>
          <w:noProof/>
          <w:vertAlign w:val="superscript"/>
        </w:rPr>
        <w:t>8</w:t>
      </w:r>
      <w:r w:rsidR="004E1E13">
        <w:fldChar w:fldCharType="end"/>
      </w:r>
      <w:r w:rsidR="004E1E13">
        <w:t>.</w:t>
      </w:r>
      <w:r w:rsidR="00F22AC1" w:rsidRPr="00F22AC1">
        <w:t xml:space="preserve"> </w:t>
      </w:r>
    </w:p>
    <w:p w14:paraId="780CBD17" w14:textId="19D188FC" w:rsidR="00784A26" w:rsidRDefault="00C903C3" w:rsidP="005E18FA">
      <w:pPr>
        <w:spacing w:line="360" w:lineRule="auto"/>
        <w:ind w:firstLine="720"/>
        <w:jc w:val="both"/>
      </w:pPr>
      <w:r>
        <w:t>We recognise that the main limitation of this study was the small sample size</w:t>
      </w:r>
      <w:r w:rsidR="005B3C40">
        <w:t xml:space="preserve"> and </w:t>
      </w:r>
      <w:r w:rsidR="00A916C0">
        <w:t>that</w:t>
      </w:r>
      <w:r w:rsidR="000E6FAE">
        <w:t>,</w:t>
      </w:r>
      <w:r w:rsidR="00CA2C8B">
        <w:t xml:space="preserve"> with</w:t>
      </w:r>
      <w:r w:rsidR="001E3784">
        <w:t xml:space="preserve"> more power</w:t>
      </w:r>
      <w:r w:rsidR="00CA2C8B">
        <w:t xml:space="preserve">, other significant differences </w:t>
      </w:r>
      <w:r w:rsidR="00C47D9A">
        <w:t>between frequent and infrequent exacerbators</w:t>
      </w:r>
      <w:r w:rsidR="000E6FAE">
        <w:t>,</w:t>
      </w:r>
      <w:r w:rsidR="00C47D9A">
        <w:t xml:space="preserve"> </w:t>
      </w:r>
      <w:r w:rsidR="001E3784">
        <w:t>or</w:t>
      </w:r>
      <w:r w:rsidR="00186203">
        <w:t xml:space="preserve"> </w:t>
      </w:r>
      <w:r w:rsidR="003B4D0F">
        <w:t>associations between</w:t>
      </w:r>
      <w:r w:rsidR="005973AD">
        <w:t xml:space="preserve"> markers of SAD and inflammation, </w:t>
      </w:r>
      <w:r w:rsidR="00CA2C8B">
        <w:t>may have been noted</w:t>
      </w:r>
      <w:r>
        <w:t xml:space="preserve">. Despite this, </w:t>
      </w:r>
      <w:r w:rsidR="00297B3F">
        <w:t xml:space="preserve">we have shown </w:t>
      </w:r>
      <w:r w:rsidR="00DB5973">
        <w:t xml:space="preserve">that </w:t>
      </w:r>
      <w:r w:rsidR="00297B3F">
        <w:t xml:space="preserve">both </w:t>
      </w:r>
      <w:r w:rsidR="006E2C60">
        <w:t>physiological</w:t>
      </w:r>
      <w:r w:rsidR="00297B3F">
        <w:t xml:space="preserve"> and </w:t>
      </w:r>
      <w:r w:rsidR="00784A26">
        <w:t>HR</w:t>
      </w:r>
      <w:r w:rsidR="00297B3F">
        <w:t>CT markers of SAD</w:t>
      </w:r>
      <w:r w:rsidR="00124B69">
        <w:t xml:space="preserve"> have moderate to strong associations with BAL neutrophil </w:t>
      </w:r>
      <w:r w:rsidR="00A2773E">
        <w:t>proportions</w:t>
      </w:r>
      <w:r w:rsidR="00CA6F81">
        <w:t xml:space="preserve"> in frequent exacerbators</w:t>
      </w:r>
      <w:r w:rsidR="00124B69">
        <w:t>.</w:t>
      </w:r>
      <w:r w:rsidR="00881ED6">
        <w:t xml:space="preserve"> Multiple comparisons between</w:t>
      </w:r>
      <w:r w:rsidR="0005075D">
        <w:t xml:space="preserve"> the frequent and infrequent </w:t>
      </w:r>
      <w:r w:rsidR="00A2773E">
        <w:t>exacerbat</w:t>
      </w:r>
      <w:r w:rsidR="0005075D">
        <w:t>or</w:t>
      </w:r>
      <w:r w:rsidR="00A2773E">
        <w:t xml:space="preserve"> </w:t>
      </w:r>
      <w:r w:rsidR="00881ED6">
        <w:t xml:space="preserve">groups have been made </w:t>
      </w:r>
      <w:r w:rsidR="00097607">
        <w:t xml:space="preserve">and the chance of a Type I error is </w:t>
      </w:r>
      <w:r w:rsidR="00097607" w:rsidRPr="002F5258">
        <w:t>acknowledged.</w:t>
      </w:r>
      <w:r w:rsidR="0085075E" w:rsidRPr="002F5258">
        <w:t xml:space="preserve"> We compared </w:t>
      </w:r>
      <w:r w:rsidR="009250A0">
        <w:t>6</w:t>
      </w:r>
      <w:r w:rsidR="0085075E" w:rsidRPr="002F5258">
        <w:t xml:space="preserve"> </w:t>
      </w:r>
      <w:r w:rsidR="009250A0">
        <w:t xml:space="preserve">markers of SAD </w:t>
      </w:r>
      <w:r w:rsidR="0085075E" w:rsidRPr="002F5258">
        <w:t xml:space="preserve">between </w:t>
      </w:r>
      <w:r w:rsidR="00C00B89" w:rsidRPr="002F5258">
        <w:t xml:space="preserve">infrequent and frequent </w:t>
      </w:r>
      <w:r w:rsidR="00C00B89" w:rsidRPr="00730D81">
        <w:t>exacerbator</w:t>
      </w:r>
      <w:r w:rsidR="0085075E" w:rsidRPr="00730D81">
        <w:t xml:space="preserve"> groups </w:t>
      </w:r>
      <w:r w:rsidR="0085075E" w:rsidRPr="004818BB">
        <w:t xml:space="preserve">and tested </w:t>
      </w:r>
      <w:r w:rsidR="004818BB" w:rsidRPr="004818BB">
        <w:t>6</w:t>
      </w:r>
      <w:r w:rsidR="0085075E" w:rsidRPr="004818BB">
        <w:t xml:space="preserve"> associations between</w:t>
      </w:r>
      <w:r w:rsidR="0085075E" w:rsidRPr="00730D81">
        <w:t xml:space="preserve"> </w:t>
      </w:r>
      <w:r w:rsidR="00C00B89" w:rsidRPr="00730D81">
        <w:t xml:space="preserve">physiology </w:t>
      </w:r>
      <w:r w:rsidR="00C00B89" w:rsidRPr="004818BB">
        <w:t xml:space="preserve">and CT measures of SAD and BAL </w:t>
      </w:r>
      <w:r w:rsidR="009250A0" w:rsidRPr="004818BB">
        <w:t xml:space="preserve">neutrophil </w:t>
      </w:r>
      <w:r w:rsidR="00C00B89" w:rsidRPr="004818BB">
        <w:t>proportions in the frequent exacerbator group. At the 5% level, &lt;</w:t>
      </w:r>
      <w:r w:rsidR="000E6FAE">
        <w:t xml:space="preserve"> </w:t>
      </w:r>
      <w:r w:rsidR="00C00B89" w:rsidRPr="004818BB">
        <w:t>1 variable would</w:t>
      </w:r>
      <w:r w:rsidR="00C00B89" w:rsidRPr="00730D81">
        <w:t xml:space="preserve"> be expected to be significantly different between the two groups </w:t>
      </w:r>
      <w:r w:rsidR="00C00B89" w:rsidRPr="004818BB">
        <w:t xml:space="preserve">and </w:t>
      </w:r>
      <w:r w:rsidR="002F5258" w:rsidRPr="004818BB">
        <w:t>&lt;</w:t>
      </w:r>
      <w:r w:rsidR="000E6FAE">
        <w:t xml:space="preserve"> </w:t>
      </w:r>
      <w:r w:rsidR="00A132E7" w:rsidRPr="004818BB">
        <w:t>1</w:t>
      </w:r>
      <w:r w:rsidR="00C00B89" w:rsidRPr="004818BB">
        <w:t xml:space="preserve"> significant </w:t>
      </w:r>
      <w:r w:rsidR="000E6FAE" w:rsidRPr="004818BB">
        <w:t>association</w:t>
      </w:r>
      <w:r w:rsidR="00C00B89" w:rsidRPr="004818BB">
        <w:t xml:space="preserve"> would</w:t>
      </w:r>
      <w:r w:rsidR="00C00B89" w:rsidRPr="00730D81">
        <w:t xml:space="preserve"> be expected just by chance. </w:t>
      </w:r>
      <w:r w:rsidR="002F5258" w:rsidRPr="00730D81">
        <w:t>However, we found S</w:t>
      </w:r>
      <w:r w:rsidR="002F5258" w:rsidRPr="00730D81">
        <w:rPr>
          <w:vertAlign w:val="subscript"/>
        </w:rPr>
        <w:t>acin</w:t>
      </w:r>
      <w:r w:rsidR="002F5258" w:rsidRPr="00730D81">
        <w:t xml:space="preserve"> to be different between groups </w:t>
      </w:r>
      <w:r w:rsidR="002F5258" w:rsidRPr="00A132E7">
        <w:t xml:space="preserve">and </w:t>
      </w:r>
      <w:r w:rsidR="004818BB">
        <w:t>4</w:t>
      </w:r>
      <w:r w:rsidR="002F5258" w:rsidRPr="00A132E7">
        <w:t xml:space="preserve"> significant associations between</w:t>
      </w:r>
      <w:r w:rsidR="002F5258" w:rsidRPr="00730D81">
        <w:t xml:space="preserve"> physiological and CT measures of SAD and BAL </w:t>
      </w:r>
      <w:r w:rsidR="00730D81" w:rsidRPr="00730D81">
        <w:t xml:space="preserve">neutrophil </w:t>
      </w:r>
      <w:r w:rsidR="002F5258" w:rsidRPr="00730D81">
        <w:t xml:space="preserve">proportions. This is more than would be expected by chance alone. </w:t>
      </w:r>
      <w:r w:rsidR="001F3562" w:rsidRPr="00730D81">
        <w:t>Our study subjects had mild or moderate disease and were not current smokers</w:t>
      </w:r>
      <w:r w:rsidR="00784A26">
        <w:t>. T</w:t>
      </w:r>
      <w:r w:rsidR="001F3562" w:rsidRPr="00730D81">
        <w:t>herefore</w:t>
      </w:r>
      <w:r w:rsidR="00784A26">
        <w:t>,</w:t>
      </w:r>
      <w:r w:rsidR="001F3562" w:rsidRPr="00730D81">
        <w:t xml:space="preserve"> our results</w:t>
      </w:r>
      <w:r w:rsidR="001F3562">
        <w:t xml:space="preserve"> may not </w:t>
      </w:r>
      <w:r w:rsidR="00784A26">
        <w:t xml:space="preserve">be generalizable as they may not </w:t>
      </w:r>
      <w:r w:rsidR="001F3562">
        <w:t>reflect more severe disease</w:t>
      </w:r>
      <w:r w:rsidR="00A2773E">
        <w:t xml:space="preserve"> or findings in smoking populations</w:t>
      </w:r>
      <w:r w:rsidR="00BF6291">
        <w:t>. In addition, p</w:t>
      </w:r>
      <w:r w:rsidR="0005075D" w:rsidRPr="00B73BF0">
        <w:t xml:space="preserve">atient reported retrospective exacerbation data was used which may have recall bias but </w:t>
      </w:r>
      <w:r w:rsidR="00BF6291">
        <w:t xml:space="preserve">these </w:t>
      </w:r>
      <w:r w:rsidR="0005075D" w:rsidRPr="00B73BF0">
        <w:t>exacerbation grouping</w:t>
      </w:r>
      <w:r w:rsidR="0023447E">
        <w:t>s</w:t>
      </w:r>
      <w:r w:rsidR="0005075D" w:rsidRPr="00B73BF0">
        <w:t xml:space="preserve"> w</w:t>
      </w:r>
      <w:r w:rsidR="00BF6291">
        <w:t>ere</w:t>
      </w:r>
      <w:r w:rsidR="0005075D" w:rsidRPr="00B73BF0">
        <w:t xml:space="preserve"> based on accepted guidelines</w:t>
      </w:r>
      <w:r w:rsidR="00546CED">
        <w:fldChar w:fldCharType="begin">
          <w:fldData xml:space="preserve">PEVuZE5vdGU+PENpdGU+PEF1dGhvcj5WZXN0Ym88L0F1dGhvcj48WWVhcj4yMDEyPC9ZZWFyPjxS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</w:fldData>
        </w:fldChar>
      </w:r>
      <w:r w:rsidR="00B775ED">
        <w:instrText xml:space="preserve"> ADDIN EN.CITE </w:instrText>
      </w:r>
      <w:r w:rsidR="00B775ED">
        <w:fldChar w:fldCharType="begin">
          <w:fldData xml:space="preserve">PEVuZE5vdGU+PENpdGU+PEF1dGhvcj5WZXN0Ym88L0F1dGhvcj48WWVhcj4yMDEyPC9ZZWFyPjxS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</w:fldData>
        </w:fldChar>
      </w:r>
      <w:r w:rsidR="00B775ED">
        <w:instrText xml:space="preserve"> ADDIN EN.CITE.DATA </w:instrText>
      </w:r>
      <w:r w:rsidR="00B775ED">
        <w:fldChar w:fldCharType="end"/>
      </w:r>
      <w:r w:rsidR="00546CED">
        <w:fldChar w:fldCharType="separate"/>
      </w:r>
      <w:r w:rsidR="00B775ED" w:rsidRPr="00B775ED">
        <w:rPr>
          <w:noProof/>
          <w:vertAlign w:val="superscript"/>
        </w:rPr>
        <w:t>1,7</w:t>
      </w:r>
      <w:r w:rsidR="00546CED">
        <w:fldChar w:fldCharType="end"/>
      </w:r>
      <w:r w:rsidR="0005075D" w:rsidRPr="00B73BF0">
        <w:t>.</w:t>
      </w:r>
      <w:r w:rsidR="0005075D">
        <w:t xml:space="preserve"> </w:t>
      </w:r>
    </w:p>
    <w:p w14:paraId="4F71609A" w14:textId="77777777" w:rsidR="00C41B45" w:rsidRDefault="00C41B45" w:rsidP="00C41B45">
      <w:pPr>
        <w:pStyle w:val="Heading1"/>
      </w:pPr>
      <w:r>
        <w:t>Interpretation</w:t>
      </w:r>
    </w:p>
    <w:p w14:paraId="7F9FF57B" w14:textId="420F419E" w:rsidR="003C696C" w:rsidRDefault="00170E8C" w:rsidP="003F4F08">
      <w:pPr>
        <w:spacing w:line="360" w:lineRule="auto"/>
        <w:jc w:val="both"/>
      </w:pPr>
      <w:r>
        <w:t xml:space="preserve">Our </w:t>
      </w:r>
      <w:bookmarkStart w:id="13" w:name="_Hlk26534152"/>
      <w:r>
        <w:t xml:space="preserve">study integrates three key features; </w:t>
      </w:r>
      <w:bookmarkStart w:id="14" w:name="_Hlk35329505"/>
      <w:r>
        <w:t xml:space="preserve">physiology, imaging and </w:t>
      </w:r>
      <w:bookmarkEnd w:id="13"/>
      <w:r>
        <w:t>inflammometry</w:t>
      </w:r>
      <w:r w:rsidR="000E6FAE">
        <w:t>,</w:t>
      </w:r>
      <w:r>
        <w:t xml:space="preserve"> to highlight the importance of neutrophils in small airways disease in frequent COPD exacerbators</w:t>
      </w:r>
      <w:bookmarkEnd w:id="14"/>
      <w:r>
        <w:t xml:space="preserve">. The strong associations between </w:t>
      </w:r>
      <w:r w:rsidRPr="00705B55">
        <w:t xml:space="preserve">neutrophilic inflammation </w:t>
      </w:r>
      <w:r>
        <w:t>and</w:t>
      </w:r>
      <w:r w:rsidRPr="00705B55">
        <w:t xml:space="preserve"> increased </w:t>
      </w:r>
      <w:r w:rsidR="00071A2A">
        <w:t>heterogeneous small airways resistance</w:t>
      </w:r>
      <w:r w:rsidR="00071A2A" w:rsidRPr="00705B55" w:rsidDel="00071A2A">
        <w:t xml:space="preserve"> </w:t>
      </w:r>
      <w:r w:rsidRPr="00705B55">
        <w:t>and gas trapping</w:t>
      </w:r>
      <w:r>
        <w:t xml:space="preserve"> s</w:t>
      </w:r>
      <w:bookmarkStart w:id="15" w:name="_Hlk14077158"/>
      <w:r>
        <w:t>uggest these measures</w:t>
      </w:r>
      <w:r w:rsidRPr="008D35F9">
        <w:t xml:space="preserve"> </w:t>
      </w:r>
      <w:r>
        <w:t>may provide useful insight</w:t>
      </w:r>
      <w:r w:rsidR="000E6FAE">
        <w:t>s</w:t>
      </w:r>
      <w:r>
        <w:t xml:space="preserve"> into disease mechanisms, especially in targeting treatment and identifying mechanisms of susceptibility to frequent exacerbat</w:t>
      </w:r>
      <w:bookmarkEnd w:id="15"/>
      <w:r>
        <w:t xml:space="preserve">ions. </w:t>
      </w:r>
      <w:r w:rsidRPr="001F3562">
        <w:t>Increased ventilation heterogeneity (S</w:t>
      </w:r>
      <w:r w:rsidRPr="001F3562">
        <w:rPr>
          <w:vertAlign w:val="subscript"/>
        </w:rPr>
        <w:t>acin</w:t>
      </w:r>
      <w:r w:rsidRPr="001F3562">
        <w:t>) may be a consequence of previous exacerbations or highlight a group of patients prone to exacerbations</w:t>
      </w:r>
      <w:r>
        <w:t xml:space="preserve"> and r</w:t>
      </w:r>
      <w:r w:rsidRPr="001F3562">
        <w:t>esults should be confirmed in a larger prospective study.</w:t>
      </w:r>
      <w:r>
        <w:t xml:space="preserve"> </w:t>
      </w:r>
      <w:r w:rsidR="000C3804" w:rsidRPr="000C3804">
        <w:t xml:space="preserve">This data </w:t>
      </w:r>
      <w:r w:rsidR="009E4A38">
        <w:t xml:space="preserve">both </w:t>
      </w:r>
      <w:r w:rsidR="000C3804" w:rsidRPr="000C3804">
        <w:t>supports the hypothesis that COPD patients with frequent exacerbations are more likely to suffer from concomitant small airway disease</w:t>
      </w:r>
      <w:r w:rsidR="00C8577B">
        <w:t xml:space="preserve"> </w:t>
      </w:r>
      <w:r w:rsidR="00B94524">
        <w:t xml:space="preserve">as a result of chronic </w:t>
      </w:r>
      <w:r w:rsidR="00C8577B">
        <w:t>inflammation</w:t>
      </w:r>
      <w:r w:rsidR="005C4BBB">
        <w:t xml:space="preserve"> </w:t>
      </w:r>
      <w:r w:rsidR="00897E2C">
        <w:t xml:space="preserve">and </w:t>
      </w:r>
      <w:r>
        <w:rPr>
          <w:rFonts w:cstheme="minorHAnsi"/>
        </w:rPr>
        <w:t>encourages the measure</w:t>
      </w:r>
      <w:r w:rsidR="000E6FAE">
        <w:rPr>
          <w:rFonts w:cstheme="minorHAnsi"/>
        </w:rPr>
        <w:t>ment</w:t>
      </w:r>
      <w:r>
        <w:rPr>
          <w:rFonts w:cstheme="minorHAnsi"/>
        </w:rPr>
        <w:t xml:space="preserve"> of physiological markers of SAD in clinical practice to help gain insight into disease phenotype</w:t>
      </w:r>
      <w:r w:rsidR="009A198D">
        <w:rPr>
          <w:rFonts w:cstheme="minorHAnsi"/>
        </w:rPr>
        <w:t>s</w:t>
      </w:r>
      <w:r>
        <w:rPr>
          <w:rFonts w:cstheme="minorHAnsi"/>
        </w:rPr>
        <w:t xml:space="preserve">. </w:t>
      </w:r>
      <w:r w:rsidR="003C696C">
        <w:br w:type="page"/>
      </w:r>
    </w:p>
    <w:p w14:paraId="0CF8BA49" w14:textId="2B972001" w:rsidR="00F96D06" w:rsidRDefault="00F96D06" w:rsidP="001F7959">
      <w:pPr>
        <w:pStyle w:val="Heading1"/>
        <w:spacing w:line="360" w:lineRule="auto"/>
        <w:jc w:val="both"/>
      </w:pPr>
      <w:r>
        <w:t>Acknowledgement</w:t>
      </w:r>
      <w:r w:rsidR="003C696C">
        <w:t>s</w:t>
      </w:r>
    </w:p>
    <w:p w14:paraId="0EA24BA9" w14:textId="5B1C860F" w:rsidR="00170E8C" w:rsidRDefault="00170E8C" w:rsidP="00BD166B">
      <w:pPr>
        <w:pStyle w:val="Heading2"/>
      </w:pPr>
      <w:r w:rsidRPr="00170E8C">
        <w:t>Guarantor statement</w:t>
      </w:r>
    </w:p>
    <w:p w14:paraId="0CC70165" w14:textId="350E0E4E" w:rsidR="00D515AF" w:rsidRDefault="00170E8C" w:rsidP="00170E8C">
      <w:pPr>
        <w:spacing w:line="360" w:lineRule="auto"/>
        <w:jc w:val="both"/>
      </w:pPr>
      <w:r w:rsidRPr="00BC049D">
        <w:t>KD had full access to the data in the study and takes responsibility for the integrity of the data</w:t>
      </w:r>
      <w:r w:rsidR="0023447E">
        <w:t xml:space="preserve"> </w:t>
      </w:r>
      <w:r w:rsidRPr="00BC049D">
        <w:t>and the accuracy of the data analysis.</w:t>
      </w:r>
    </w:p>
    <w:p w14:paraId="219AE2D2" w14:textId="58F2FBCC" w:rsidR="00170E8C" w:rsidRDefault="00170E8C" w:rsidP="00BD166B">
      <w:pPr>
        <w:pStyle w:val="Heading2"/>
      </w:pPr>
      <w:r>
        <w:t>Author’s contributions</w:t>
      </w:r>
    </w:p>
    <w:p w14:paraId="3E299B68" w14:textId="302C137D" w:rsidR="00170E8C" w:rsidRPr="00170E8C" w:rsidRDefault="00170E8C" w:rsidP="00E60416">
      <w:pPr>
        <w:spacing w:line="360" w:lineRule="auto"/>
        <w:jc w:val="both"/>
      </w:pPr>
      <w:bookmarkStart w:id="16" w:name="_Hlk43289572"/>
      <w:r w:rsidRPr="00BC049D">
        <w:t>KD, KO, KJS and TW contributed substantially to the study design and all authors contributed to the writing of the manuscript.</w:t>
      </w:r>
      <w:r w:rsidR="002E319C" w:rsidRPr="00BC049D">
        <w:t xml:space="preserve"> KD, KO, KJS</w:t>
      </w:r>
      <w:r w:rsidR="00222EE8">
        <w:t xml:space="preserve">, </w:t>
      </w:r>
      <w:r w:rsidR="00222EE8" w:rsidRPr="00222EE8">
        <w:t xml:space="preserve">AW, CMS, DC </w:t>
      </w:r>
      <w:r w:rsidR="002E319C" w:rsidRPr="00BC049D">
        <w:t>and TW</w:t>
      </w:r>
      <w:r w:rsidRPr="00BC049D">
        <w:t xml:space="preserve"> collected or generated the data. </w:t>
      </w:r>
      <w:r w:rsidR="002E319C" w:rsidRPr="00BC049D">
        <w:t xml:space="preserve">All authors </w:t>
      </w:r>
      <w:r w:rsidRPr="00BC049D">
        <w:t>analysed</w:t>
      </w:r>
      <w:r w:rsidR="002E319C" w:rsidRPr="00BC049D">
        <w:t xml:space="preserve"> </w:t>
      </w:r>
      <w:r w:rsidRPr="00BC049D">
        <w:t>or interpreted the data.</w:t>
      </w:r>
    </w:p>
    <w:bookmarkEnd w:id="16"/>
    <w:p w14:paraId="7FC84849" w14:textId="440E8BC4" w:rsidR="00A51C30" w:rsidRDefault="00A51C30" w:rsidP="00A51C30">
      <w:pPr>
        <w:pStyle w:val="Heading2"/>
      </w:pPr>
      <w:r w:rsidRPr="00A51C30">
        <w:t>Financial/nonfinancial disclosures</w:t>
      </w:r>
    </w:p>
    <w:p w14:paraId="446C1105" w14:textId="37C3DECD" w:rsidR="004E7DFE" w:rsidRDefault="003C00A6" w:rsidP="005601B0">
      <w:pPr>
        <w:spacing w:line="360" w:lineRule="auto"/>
      </w:pPr>
      <w:r>
        <w:t>KD, KJS, JC, TW</w:t>
      </w:r>
      <w:r w:rsidR="00222EE8">
        <w:rPr>
          <w:rFonts w:cstheme="minorHAnsi"/>
          <w:iCs/>
        </w:rPr>
        <w:t>, AW, CMS and DC</w:t>
      </w:r>
      <w:r>
        <w:t xml:space="preserve"> </w:t>
      </w:r>
      <w:r w:rsidRPr="003C00A6">
        <w:t>report grants from Astrazeneca, during the conduct of the study</w:t>
      </w:r>
      <w:r>
        <w:t xml:space="preserve">. JC reports </w:t>
      </w:r>
      <w:r w:rsidRPr="003C00A6">
        <w:t>personal fees from Trudell Medical, outside the submitted work</w:t>
      </w:r>
      <w:r>
        <w:t xml:space="preserve"> and TW reports </w:t>
      </w:r>
      <w:r w:rsidRPr="003C00A6">
        <w:t>personal fees and other from MyMHealth, grants from GSK, grants and personal fees from AstraZeneca, grants and personal fees from Synairgen, personal fees from BI, outside the submitted work</w:t>
      </w:r>
      <w:r>
        <w:t xml:space="preserve">. KO is a paid employee of Astrazeneca. </w:t>
      </w:r>
      <w:r w:rsidRPr="003C00A6">
        <w:t>Prof Thompson has nothing to disclose</w:t>
      </w:r>
      <w:r w:rsidR="00787E23">
        <w:t>.</w:t>
      </w:r>
    </w:p>
    <w:p w14:paraId="36C28DB2" w14:textId="59593308" w:rsidR="00A51C30" w:rsidRDefault="00A51C30" w:rsidP="00A51C30">
      <w:pPr>
        <w:pStyle w:val="Heading2"/>
      </w:pPr>
      <w:r>
        <w:t xml:space="preserve">Role of the </w:t>
      </w:r>
      <w:r w:rsidR="00874C53">
        <w:t>s</w:t>
      </w:r>
      <w:r>
        <w:t>ponsors</w:t>
      </w:r>
    </w:p>
    <w:p w14:paraId="60C2B84F" w14:textId="706F6AE6" w:rsidR="00A51C30" w:rsidRDefault="00A51C30" w:rsidP="00A51C30">
      <w:pPr>
        <w:spacing w:line="360" w:lineRule="auto"/>
        <w:jc w:val="both"/>
        <w:rPr>
          <w:rFonts w:eastAsia="Times New Roman" w:cstheme="minorHAnsi"/>
          <w:bCs/>
        </w:rPr>
      </w:pPr>
      <w:r w:rsidRPr="00222EE8">
        <w:rPr>
          <w:rFonts w:cstheme="minorHAnsi"/>
        </w:rPr>
        <w:t>The study was funded by AstraZeneca.</w:t>
      </w:r>
      <w:r w:rsidRPr="00222EE8">
        <w:rPr>
          <w:rFonts w:cstheme="minorHAnsi"/>
          <w:lang w:val="en-US"/>
        </w:rPr>
        <w:t xml:space="preserve"> </w:t>
      </w:r>
      <w:r w:rsidRPr="007F411C">
        <w:rPr>
          <w:rFonts w:eastAsia="Times New Roman" w:cstheme="minorHAnsi"/>
          <w:bCs/>
        </w:rPr>
        <w:t>AstraZeneca reviewed the publication, without influencing the opinions of the authors, to ensure medical and scientific accuracy, and the protection of intellectual property. The corresponding author had access to all data in the study, and had the final responsibility for the decision to submit the manuscript for publication</w:t>
      </w:r>
      <w:r>
        <w:rPr>
          <w:rFonts w:eastAsia="Times New Roman" w:cstheme="minorHAnsi"/>
          <w:bCs/>
        </w:rPr>
        <w:t>.</w:t>
      </w:r>
    </w:p>
    <w:p w14:paraId="46723305" w14:textId="203BE43F" w:rsidR="00A51C30" w:rsidRPr="00222EE8" w:rsidRDefault="00A51C30" w:rsidP="005601B0">
      <w:pPr>
        <w:pStyle w:val="Heading2"/>
      </w:pPr>
      <w:r>
        <w:rPr>
          <w:rFonts w:eastAsia="Times New Roman"/>
        </w:rPr>
        <w:t>Other Contributions</w:t>
      </w:r>
    </w:p>
    <w:p w14:paraId="3CB8699D" w14:textId="77777777" w:rsidR="00A51C30" w:rsidRDefault="00A51C30" w:rsidP="00A51C30">
      <w:pPr>
        <w:spacing w:line="360" w:lineRule="auto"/>
        <w:jc w:val="both"/>
        <w:rPr>
          <w:rFonts w:cstheme="minorHAnsi"/>
        </w:rPr>
      </w:pPr>
      <w:r w:rsidRPr="0005075D">
        <w:rPr>
          <w:rFonts w:cstheme="minorHAnsi"/>
        </w:rPr>
        <w:t>The authors thank all the study volunteers for their contribution toward</w:t>
      </w:r>
      <w:r>
        <w:rPr>
          <w:rFonts w:cstheme="minorHAnsi"/>
        </w:rPr>
        <w:t>s</w:t>
      </w:r>
      <w:r w:rsidRPr="0005075D">
        <w:rPr>
          <w:rFonts w:cstheme="minorHAnsi"/>
        </w:rPr>
        <w:t xml:space="preserve"> furthering </w:t>
      </w:r>
      <w:r>
        <w:rPr>
          <w:rFonts w:cstheme="minorHAnsi"/>
        </w:rPr>
        <w:t xml:space="preserve">knowledge about </w:t>
      </w:r>
      <w:r w:rsidRPr="0005075D">
        <w:rPr>
          <w:rFonts w:cstheme="minorHAnsi"/>
        </w:rPr>
        <w:t>chronic obstructive pulmonary disease</w:t>
      </w:r>
      <w:r>
        <w:rPr>
          <w:rFonts w:cstheme="minorHAnsi"/>
        </w:rPr>
        <w:t>. T</w:t>
      </w:r>
      <w:r w:rsidRPr="0005075D">
        <w:rPr>
          <w:rFonts w:cstheme="minorHAnsi"/>
        </w:rPr>
        <w:t>hey</w:t>
      </w:r>
      <w:r>
        <w:rPr>
          <w:rFonts w:cstheme="minorHAnsi"/>
        </w:rPr>
        <w:t xml:space="preserve"> also</w:t>
      </w:r>
      <w:r w:rsidRPr="0005075D">
        <w:rPr>
          <w:rFonts w:cstheme="minorHAnsi"/>
        </w:rPr>
        <w:t xml:space="preserve"> thank the nursing staff in the Southampton Centre for Biomedical Research. </w:t>
      </w:r>
      <w:r>
        <w:rPr>
          <w:rFonts w:cstheme="minorHAnsi"/>
        </w:rPr>
        <w:t xml:space="preserve">The authors thank VIDA for the image analysis which formed part of an academic collaboration. </w:t>
      </w:r>
    </w:p>
    <w:p w14:paraId="4A5C493A" w14:textId="77777777" w:rsidR="00A51C30" w:rsidRDefault="00A51C30" w:rsidP="00E60416">
      <w:pPr>
        <w:spacing w:line="360" w:lineRule="auto"/>
        <w:jc w:val="both"/>
      </w:pPr>
    </w:p>
    <w:p w14:paraId="0D766CC2" w14:textId="063470AD" w:rsidR="008379A5" w:rsidRDefault="00FE76E2" w:rsidP="001F7959">
      <w:pPr>
        <w:pStyle w:val="Heading1"/>
        <w:spacing w:line="360" w:lineRule="auto"/>
        <w:jc w:val="both"/>
      </w:pPr>
      <w:r>
        <w:t>References</w:t>
      </w:r>
    </w:p>
    <w:p w14:paraId="3E3CE9BD" w14:textId="77777777" w:rsidR="00C5429D" w:rsidRPr="00C5429D" w:rsidRDefault="000C2F3E" w:rsidP="00C5429D">
      <w:pPr>
        <w:pStyle w:val="EndNoteBibliography"/>
        <w:spacing w:after="0"/>
        <w:ind w:left="720" w:hanging="720"/>
      </w:pPr>
      <w:r>
        <w:fldChar w:fldCharType="begin"/>
      </w:r>
      <w:r>
        <w:instrText xml:space="preserve"> ADDIN EN.REFLIST </w:instrText>
      </w:r>
      <w:r>
        <w:fldChar w:fldCharType="separate"/>
      </w:r>
      <w:r w:rsidR="00C5429D" w:rsidRPr="00C5429D">
        <w:t xml:space="preserve">1. Vogelmeier CF, Criner GJ, Martinez FJ, et al. Global Strategy for the Diagnosis, Management, and Prevention of Chronic Obstructive Lung Disease 2017 Report: GOLD Executive Summary. </w:t>
      </w:r>
      <w:r w:rsidR="00C5429D" w:rsidRPr="00C5429D">
        <w:rPr>
          <w:i/>
        </w:rPr>
        <w:t>European Respiratory Journal</w:t>
      </w:r>
      <w:r w:rsidR="00C5429D" w:rsidRPr="00C5429D">
        <w:t xml:space="preserve"> 2017;49(3).</w:t>
      </w:r>
    </w:p>
    <w:p w14:paraId="6B81AE73" w14:textId="77777777" w:rsidR="00C5429D" w:rsidRPr="00C5429D" w:rsidRDefault="00C5429D" w:rsidP="00C5429D">
      <w:pPr>
        <w:pStyle w:val="EndNoteBibliography"/>
        <w:spacing w:after="0"/>
        <w:ind w:left="720" w:hanging="720"/>
      </w:pPr>
      <w:r w:rsidRPr="00C5429D">
        <w:t xml:space="preserve">2. Ostridge K, Gove K, Paas KHW, et al. Using Novel Computed Tomography Analysis to Describe the Contribution and Distribution of Emphysema and Small Airways Disease in Chronic Obstructive Pulmonary Disease. </w:t>
      </w:r>
      <w:r w:rsidRPr="00C5429D">
        <w:rPr>
          <w:i/>
        </w:rPr>
        <w:t>Annals of the American Thoracic Society</w:t>
      </w:r>
      <w:r w:rsidRPr="00C5429D">
        <w:t xml:space="preserve"> 2019;16(8):990-97.</w:t>
      </w:r>
    </w:p>
    <w:p w14:paraId="3CD6D127" w14:textId="77777777" w:rsidR="00C5429D" w:rsidRPr="00C5429D" w:rsidRDefault="00C5429D" w:rsidP="00C5429D">
      <w:pPr>
        <w:pStyle w:val="EndNoteBibliography"/>
        <w:spacing w:after="0"/>
        <w:ind w:left="720" w:hanging="720"/>
      </w:pPr>
      <w:r w:rsidRPr="00C5429D">
        <w:t xml:space="preserve">3. Hogg JC, McDonough JE, Gosselink JV, et al. What drives the peripheral lung-remodeling process in chronic obstructive pulmonary disease? </w:t>
      </w:r>
      <w:r w:rsidRPr="00C5429D">
        <w:rPr>
          <w:i/>
        </w:rPr>
        <w:t>Proceedings of the American Thoracic Society</w:t>
      </w:r>
      <w:r w:rsidRPr="00C5429D">
        <w:t xml:space="preserve"> 2009;6(8):668-72.</w:t>
      </w:r>
    </w:p>
    <w:p w14:paraId="41CD4F22" w14:textId="77777777" w:rsidR="00C5429D" w:rsidRPr="00C5429D" w:rsidRDefault="00C5429D" w:rsidP="00C5429D">
      <w:pPr>
        <w:pStyle w:val="EndNoteBibliography"/>
        <w:spacing w:after="0"/>
        <w:ind w:left="720" w:hanging="720"/>
      </w:pPr>
      <w:r w:rsidRPr="00C5429D">
        <w:t xml:space="preserve">4. Cosio  M, Ghezzo  H, Hogg  JC, et al. The Relations between Structural Changes in Small Airways and Pulmonary-Function Tests. </w:t>
      </w:r>
      <w:r w:rsidRPr="00C5429D">
        <w:rPr>
          <w:i/>
        </w:rPr>
        <w:t>New England Journal of Medicine</w:t>
      </w:r>
      <w:r w:rsidRPr="00C5429D">
        <w:t xml:space="preserve"> 1978;298(23):1277-81.</w:t>
      </w:r>
    </w:p>
    <w:p w14:paraId="35E67ED2" w14:textId="77777777" w:rsidR="00C5429D" w:rsidRPr="00C5429D" w:rsidRDefault="00C5429D" w:rsidP="00C5429D">
      <w:pPr>
        <w:pStyle w:val="EndNoteBibliography"/>
        <w:spacing w:after="0"/>
        <w:ind w:left="720" w:hanging="720"/>
      </w:pPr>
      <w:r w:rsidRPr="00C5429D">
        <w:t xml:space="preserve">5. Black PN, Ching PST, Beaumont B, et al. Changes in elastic fibres in the small airways and alveoli in COPD. </w:t>
      </w:r>
      <w:r w:rsidRPr="00C5429D">
        <w:rPr>
          <w:i/>
        </w:rPr>
        <w:t>European Respiratory Journal</w:t>
      </w:r>
      <w:r w:rsidRPr="00C5429D">
        <w:t xml:space="preserve"> 2008;31(5):998-1004.</w:t>
      </w:r>
    </w:p>
    <w:p w14:paraId="0DC6969F" w14:textId="77777777" w:rsidR="00C5429D" w:rsidRPr="00C5429D" w:rsidRDefault="00C5429D" w:rsidP="00C5429D">
      <w:pPr>
        <w:pStyle w:val="EndNoteBibliography"/>
        <w:spacing w:after="0"/>
        <w:ind w:left="720" w:hanging="720"/>
      </w:pPr>
      <w:r w:rsidRPr="00C5429D">
        <w:t xml:space="preserve">6. Yanai M, Sekizawa K, Ohrui T, et al. Site of airway obstruction in pulmonary disease: direct measurement of intrabronchial pressure. </w:t>
      </w:r>
      <w:r w:rsidRPr="00C5429D">
        <w:rPr>
          <w:i/>
        </w:rPr>
        <w:t>Journal of Applied Physiology</w:t>
      </w:r>
      <w:r w:rsidRPr="00C5429D">
        <w:t xml:space="preserve"> 1992;72(3):1016-23.</w:t>
      </w:r>
    </w:p>
    <w:p w14:paraId="629A1807" w14:textId="77777777" w:rsidR="00C5429D" w:rsidRPr="00C5429D" w:rsidRDefault="00C5429D" w:rsidP="00C5429D">
      <w:pPr>
        <w:pStyle w:val="EndNoteBibliography"/>
        <w:spacing w:after="0"/>
        <w:ind w:left="720" w:hanging="720"/>
      </w:pPr>
      <w:r w:rsidRPr="00C5429D">
        <w:t xml:space="preserve">7. Vestbo J, Hurd SS, Rodriguez-Roisin R. The 2011 revision of the global strategy for the diagnosis, management and prevention of COPD (GOLD) – why and what? </w:t>
      </w:r>
      <w:r w:rsidRPr="00C5429D">
        <w:rPr>
          <w:i/>
        </w:rPr>
        <w:t>The clinical respiratory journal</w:t>
      </w:r>
      <w:r w:rsidRPr="00C5429D">
        <w:t xml:space="preserve"> 2012;6(4):208-14.</w:t>
      </w:r>
    </w:p>
    <w:p w14:paraId="3913AF1D" w14:textId="77777777" w:rsidR="00C5429D" w:rsidRPr="00C5429D" w:rsidRDefault="00C5429D" w:rsidP="00C5429D">
      <w:pPr>
        <w:pStyle w:val="EndNoteBibliography"/>
        <w:spacing w:after="0"/>
        <w:ind w:left="720" w:hanging="720"/>
      </w:pPr>
      <w:r w:rsidRPr="00C5429D">
        <w:t xml:space="preserve">8. Wedzicha JA, Brill SE, Allinson JP, et al. Mechanisms and impact of the frequent exacerbator phenotype in chronic obstructive pulmonary disease. </w:t>
      </w:r>
      <w:r w:rsidRPr="00C5429D">
        <w:rPr>
          <w:i/>
        </w:rPr>
        <w:t>BMC Med</w:t>
      </w:r>
      <w:r w:rsidRPr="00C5429D">
        <w:t xml:space="preserve"> 2013;11:181.</w:t>
      </w:r>
    </w:p>
    <w:p w14:paraId="6850DB54" w14:textId="77777777" w:rsidR="00C5429D" w:rsidRPr="00C5429D" w:rsidRDefault="00C5429D" w:rsidP="00C5429D">
      <w:pPr>
        <w:pStyle w:val="EndNoteBibliography"/>
        <w:spacing w:after="0"/>
        <w:ind w:left="720" w:hanging="720"/>
      </w:pPr>
      <w:r w:rsidRPr="00C5429D">
        <w:t xml:space="preserve">9. Han MK, Kazerooni EA, Lynch DA, et al. Chronic Obstructive Pulmonary Disease Exacerbations in the COPDGene Study: Associated Radiologic Phenotypes. </w:t>
      </w:r>
      <w:r w:rsidRPr="00C5429D">
        <w:rPr>
          <w:i/>
        </w:rPr>
        <w:t>Radiology</w:t>
      </w:r>
      <w:r w:rsidRPr="00C5429D">
        <w:t xml:space="preserve"> 2011;261(1):274-82.</w:t>
      </w:r>
    </w:p>
    <w:p w14:paraId="3B05D67F" w14:textId="77777777" w:rsidR="00C5429D" w:rsidRPr="00C5429D" w:rsidRDefault="00C5429D" w:rsidP="00C5429D">
      <w:pPr>
        <w:pStyle w:val="EndNoteBibliography"/>
        <w:spacing w:after="0"/>
        <w:ind w:left="720" w:hanging="720"/>
      </w:pPr>
      <w:r w:rsidRPr="00C5429D">
        <w:t xml:space="preserve">10. Williams NP, Coombs NA, Johnson MJ, et al. Seasonality, risk factors and burden of community-acquired pneumonia in COPD patients: a population database study using linked health care records. </w:t>
      </w:r>
      <w:r w:rsidRPr="00C5429D">
        <w:rPr>
          <w:i/>
        </w:rPr>
        <w:t>International Journal of Copd</w:t>
      </w:r>
      <w:r w:rsidRPr="00C5429D">
        <w:t xml:space="preserve"> 2017;12:313-22.</w:t>
      </w:r>
    </w:p>
    <w:p w14:paraId="340C6709" w14:textId="77777777" w:rsidR="00C5429D" w:rsidRPr="00C5429D" w:rsidRDefault="00C5429D" w:rsidP="00C5429D">
      <w:pPr>
        <w:pStyle w:val="EndNoteBibliography"/>
        <w:spacing w:after="0"/>
        <w:ind w:left="720" w:hanging="720"/>
      </w:pPr>
      <w:r w:rsidRPr="00C5429D">
        <w:t xml:space="preserve">11. Wedzicha JA, Wilkinson T. Impact of Chronic Obstructive Pulmonary Disease Exacerbations on Patients and Payers. </w:t>
      </w:r>
      <w:r w:rsidRPr="00C5429D">
        <w:rPr>
          <w:i/>
        </w:rPr>
        <w:t>Proceedings of the American Thoracic Society</w:t>
      </w:r>
      <w:r w:rsidRPr="00C5429D">
        <w:t xml:space="preserve"> 2006;3(3):218-21.</w:t>
      </w:r>
    </w:p>
    <w:p w14:paraId="62F7EF74" w14:textId="77777777" w:rsidR="00C5429D" w:rsidRPr="00C5429D" w:rsidRDefault="00C5429D" w:rsidP="00C5429D">
      <w:pPr>
        <w:pStyle w:val="EndNoteBibliography"/>
        <w:spacing w:after="0"/>
        <w:ind w:left="720" w:hanging="720"/>
      </w:pPr>
      <w:r w:rsidRPr="00C5429D">
        <w:t xml:space="preserve">12. Quint JK, Wedzicha JA. The neutrophil in chronic obstructive pulmonary disease. </w:t>
      </w:r>
      <w:r w:rsidRPr="00C5429D">
        <w:rPr>
          <w:i/>
        </w:rPr>
        <w:t>Journal of Allergy and Clinical Immunology</w:t>
      </w:r>
      <w:r w:rsidRPr="00C5429D">
        <w:t xml:space="preserve"> 2007;119(5):1065-71.</w:t>
      </w:r>
    </w:p>
    <w:p w14:paraId="2E525EE2" w14:textId="77777777" w:rsidR="00C5429D" w:rsidRPr="00C5429D" w:rsidRDefault="00C5429D" w:rsidP="00C5429D">
      <w:pPr>
        <w:pStyle w:val="EndNoteBibliography"/>
        <w:spacing w:after="0"/>
        <w:ind w:left="720" w:hanging="720"/>
      </w:pPr>
      <w:r w:rsidRPr="00C5429D">
        <w:t xml:space="preserve">13. Mayhew D, Devos N, Lambert C, et al. Longitudinal profiling of the lung microbiome in the AERIS study demonstrates repeatability of bacterial and eosinophilic COPD exacerbations. </w:t>
      </w:r>
      <w:r w:rsidRPr="00C5429D">
        <w:rPr>
          <w:i/>
        </w:rPr>
        <w:t>Thorax</w:t>
      </w:r>
      <w:r w:rsidRPr="00C5429D">
        <w:t xml:space="preserve"> 2018;73(5):422-30.</w:t>
      </w:r>
    </w:p>
    <w:p w14:paraId="36D8E117" w14:textId="77777777" w:rsidR="00C5429D" w:rsidRPr="00C5429D" w:rsidRDefault="00C5429D" w:rsidP="00C5429D">
      <w:pPr>
        <w:pStyle w:val="EndNoteBibliography"/>
        <w:spacing w:after="0"/>
        <w:ind w:left="720" w:hanging="720"/>
      </w:pPr>
      <w:r w:rsidRPr="00C5429D">
        <w:t xml:space="preserve">14. Ruppel GL. What Is the Clinical Value of Lung Volumes? </w:t>
      </w:r>
      <w:r w:rsidRPr="00C5429D">
        <w:rPr>
          <w:i/>
        </w:rPr>
        <w:t>Respiratory Care</w:t>
      </w:r>
      <w:r w:rsidRPr="00C5429D">
        <w:t xml:space="preserve"> 2012;57(1):26-38.</w:t>
      </w:r>
    </w:p>
    <w:p w14:paraId="40D99ED9" w14:textId="77777777" w:rsidR="00C5429D" w:rsidRPr="00C5429D" w:rsidRDefault="00C5429D" w:rsidP="00C5429D">
      <w:pPr>
        <w:pStyle w:val="EndNoteBibliography"/>
        <w:spacing w:after="0"/>
        <w:ind w:left="720" w:hanging="720"/>
      </w:pPr>
      <w:r w:rsidRPr="00C5429D">
        <w:t xml:space="preserve">15. Bommart S, Marin G, Bourdin A, et al. Relationship between CT air trapping criteria and lung function in small airway impairment quantification. </w:t>
      </w:r>
      <w:r w:rsidRPr="00C5429D">
        <w:rPr>
          <w:i/>
        </w:rPr>
        <w:t>BMC Pulmonary Medicine</w:t>
      </w:r>
      <w:r w:rsidRPr="00C5429D">
        <w:t xml:space="preserve"> 2014;14:29.</w:t>
      </w:r>
    </w:p>
    <w:p w14:paraId="2F3253F9" w14:textId="77777777" w:rsidR="00C5429D" w:rsidRPr="00C5429D" w:rsidRDefault="00C5429D" w:rsidP="00C5429D">
      <w:pPr>
        <w:pStyle w:val="EndNoteBibliography"/>
        <w:spacing w:after="0"/>
        <w:ind w:left="720" w:hanging="720"/>
      </w:pPr>
      <w:r w:rsidRPr="00C5429D">
        <w:t xml:space="preserve">16. Ostridge K, Wilkinson TMA. Present and future utility of computed tomography scanning in the assessment and management of COPD. </w:t>
      </w:r>
      <w:r w:rsidRPr="00C5429D">
        <w:rPr>
          <w:i/>
        </w:rPr>
        <w:t>European Respiratory Journal</w:t>
      </w:r>
      <w:r w:rsidRPr="00C5429D">
        <w:t xml:space="preserve"> 2016.</w:t>
      </w:r>
    </w:p>
    <w:p w14:paraId="6038CF03" w14:textId="77777777" w:rsidR="00C5429D" w:rsidRPr="00C5429D" w:rsidRDefault="00C5429D" w:rsidP="00C5429D">
      <w:pPr>
        <w:pStyle w:val="EndNoteBibliography"/>
        <w:spacing w:after="0"/>
        <w:ind w:left="720" w:hanging="720"/>
      </w:pPr>
      <w:r w:rsidRPr="00C5429D">
        <w:t xml:space="preserve">17. Bell AS, Lawrence PJ, Singh D, et al. Feasibility and challenges of using multiple breath washout in COPD. </w:t>
      </w:r>
      <w:r w:rsidRPr="00C5429D">
        <w:rPr>
          <w:i/>
        </w:rPr>
        <w:t>International Journal of Copd</w:t>
      </w:r>
      <w:r w:rsidRPr="00C5429D">
        <w:t xml:space="preserve"> 2018;13:2113-19.</w:t>
      </w:r>
    </w:p>
    <w:p w14:paraId="67E5F71D" w14:textId="77777777" w:rsidR="00C5429D" w:rsidRPr="00C5429D" w:rsidRDefault="00C5429D" w:rsidP="00C5429D">
      <w:pPr>
        <w:pStyle w:val="EndNoteBibliography"/>
        <w:spacing w:after="0"/>
        <w:ind w:left="720" w:hanging="720"/>
      </w:pPr>
      <w:r w:rsidRPr="00C5429D">
        <w:t xml:space="preserve">18. Gove K, Wilkinson T, Jack S, et al. Systematic review of evidence for relationships between physiological and CT indices of small airways and clinical outcomes in COPD. </w:t>
      </w:r>
      <w:r w:rsidRPr="00C5429D">
        <w:rPr>
          <w:i/>
        </w:rPr>
        <w:t>Respiratory Medicine</w:t>
      </w:r>
      <w:r w:rsidRPr="00C5429D">
        <w:t xml:space="preserve"> 2018;139:117-25.</w:t>
      </w:r>
    </w:p>
    <w:p w14:paraId="26FFF061" w14:textId="77777777" w:rsidR="00C5429D" w:rsidRPr="00C5429D" w:rsidRDefault="00C5429D" w:rsidP="00C5429D">
      <w:pPr>
        <w:pStyle w:val="EndNoteBibliography"/>
        <w:spacing w:after="0"/>
        <w:ind w:left="720" w:hanging="720"/>
      </w:pPr>
      <w:r w:rsidRPr="00C5429D">
        <w:t xml:space="preserve">19. Goldman MD, Saadeh C, Ross D. Clinical applications of forced oscillation to assess peripheral airway function. </w:t>
      </w:r>
      <w:r w:rsidRPr="00C5429D">
        <w:rPr>
          <w:i/>
        </w:rPr>
        <w:t>Respiratory Physiology &amp; Neurobiology</w:t>
      </w:r>
      <w:r w:rsidRPr="00C5429D">
        <w:t xml:space="preserve"> 2005;148(1):179-94.</w:t>
      </w:r>
    </w:p>
    <w:p w14:paraId="41611180" w14:textId="77777777" w:rsidR="00C5429D" w:rsidRPr="00C5429D" w:rsidRDefault="00C5429D" w:rsidP="00C5429D">
      <w:pPr>
        <w:pStyle w:val="EndNoteBibliography"/>
        <w:spacing w:after="0"/>
        <w:ind w:left="720" w:hanging="720"/>
      </w:pPr>
      <w:r w:rsidRPr="00C5429D">
        <w:t xml:space="preserve">20. Grimby G, Takishima T, Graham W, et al. Frequency dependence of flow resistance in patients with obstructive lung disease. </w:t>
      </w:r>
      <w:r w:rsidRPr="00C5429D">
        <w:rPr>
          <w:i/>
        </w:rPr>
        <w:t>The Journal of Clinical Investigation</w:t>
      </w:r>
      <w:r w:rsidRPr="00C5429D">
        <w:t xml:space="preserve"> 1968;47(6):1455-65.</w:t>
      </w:r>
    </w:p>
    <w:p w14:paraId="284A09D1" w14:textId="77777777" w:rsidR="00C5429D" w:rsidRPr="00C5429D" w:rsidRDefault="00C5429D" w:rsidP="00C5429D">
      <w:pPr>
        <w:pStyle w:val="EndNoteBibliography"/>
        <w:spacing w:after="0"/>
        <w:ind w:left="720" w:hanging="720"/>
      </w:pPr>
      <w:r w:rsidRPr="00C5429D">
        <w:t xml:space="preserve">21. Bates JHT. The Role of Airway Shunt Elastance on the Compartmentalization of Respiratory System Impedance. </w:t>
      </w:r>
      <w:r w:rsidRPr="00C5429D">
        <w:rPr>
          <w:i/>
        </w:rPr>
        <w:t>Journal of Engineering and Science in Medical Diagnostics and Therapy</w:t>
      </w:r>
      <w:r w:rsidRPr="00C5429D">
        <w:t xml:space="preserve"> 2019;2(1).</w:t>
      </w:r>
    </w:p>
    <w:p w14:paraId="4CE020EA" w14:textId="77777777" w:rsidR="00C5429D" w:rsidRPr="00C5429D" w:rsidRDefault="00C5429D" w:rsidP="00C5429D">
      <w:pPr>
        <w:pStyle w:val="EndNoteBibliography"/>
        <w:spacing w:after="0"/>
        <w:ind w:left="720" w:hanging="720"/>
      </w:pPr>
      <w:r w:rsidRPr="00C5429D">
        <w:t xml:space="preserve">22. Cauberghs M, Van de Woestijne KP. Effect of upper airway shunt and series properties on respiratory impedance measurements. </w:t>
      </w:r>
      <w:r w:rsidRPr="00C5429D">
        <w:rPr>
          <w:i/>
        </w:rPr>
        <w:t>J Appl Physiol (1985)</w:t>
      </w:r>
      <w:r w:rsidRPr="00C5429D">
        <w:t xml:space="preserve"> 1989;66(5):2274-9.</w:t>
      </w:r>
    </w:p>
    <w:p w14:paraId="4C5A9376" w14:textId="77777777" w:rsidR="00C5429D" w:rsidRPr="00C5429D" w:rsidRDefault="00C5429D" w:rsidP="00C5429D">
      <w:pPr>
        <w:pStyle w:val="EndNoteBibliography"/>
        <w:spacing w:after="0"/>
        <w:ind w:left="720" w:hanging="720"/>
      </w:pPr>
      <w:r w:rsidRPr="00C5429D">
        <w:t xml:space="preserve">23. Lutchen KR, Gillis H. Relationship between heterogeneous changes in airway morphometry and lung resistance and elastance. </w:t>
      </w:r>
      <w:r w:rsidRPr="00C5429D">
        <w:rPr>
          <w:i/>
        </w:rPr>
        <w:t>J Appl Physiol (1985)</w:t>
      </w:r>
      <w:r w:rsidRPr="00C5429D">
        <w:t xml:space="preserve"> 1997;83(4):1192-201.</w:t>
      </w:r>
    </w:p>
    <w:p w14:paraId="3F0EC840" w14:textId="77777777" w:rsidR="00C5429D" w:rsidRPr="00C5429D" w:rsidRDefault="00C5429D" w:rsidP="00C5429D">
      <w:pPr>
        <w:pStyle w:val="EndNoteBibliography"/>
        <w:spacing w:after="0"/>
        <w:ind w:left="720" w:hanging="720"/>
      </w:pPr>
      <w:r w:rsidRPr="00C5429D">
        <w:t xml:space="preserve">24. Foy BH, Soares M, Bordas R, et al. Lung Computational Models and the Role of the Small Airways in Asthma. </w:t>
      </w:r>
      <w:r w:rsidRPr="00C5429D">
        <w:rPr>
          <w:i/>
        </w:rPr>
        <w:t>American Journal of Respiratory &amp; Critical Care Medicine</w:t>
      </w:r>
      <w:r w:rsidRPr="00C5429D">
        <w:t xml:space="preserve"> 2019;200(8):982-91.</w:t>
      </w:r>
    </w:p>
    <w:p w14:paraId="6BBBB3FD" w14:textId="77777777" w:rsidR="00C5429D" w:rsidRPr="00C5429D" w:rsidRDefault="00C5429D" w:rsidP="00C5429D">
      <w:pPr>
        <w:pStyle w:val="EndNoteBibliography"/>
        <w:spacing w:after="0"/>
        <w:ind w:left="720" w:hanging="720"/>
      </w:pPr>
      <w:r w:rsidRPr="00C5429D">
        <w:t xml:space="preserve">25. VERBANCK S, SCHUERMANS D, VANMUYLEM A, et al. Conductive and Acinar Lung-zone Contributions to Ventilation Inhomogeneity in COPD. </w:t>
      </w:r>
      <w:r w:rsidRPr="00C5429D">
        <w:rPr>
          <w:i/>
        </w:rPr>
        <w:t>American Journal of Respiratory and Critical Care Medicine</w:t>
      </w:r>
      <w:r w:rsidRPr="00C5429D">
        <w:t xml:space="preserve"> 1998;157(5):1573-77.</w:t>
      </w:r>
    </w:p>
    <w:p w14:paraId="3D12CDEA" w14:textId="77777777" w:rsidR="00C5429D" w:rsidRPr="00C5429D" w:rsidRDefault="00C5429D" w:rsidP="00C5429D">
      <w:pPr>
        <w:pStyle w:val="EndNoteBibliography"/>
        <w:spacing w:after="0"/>
        <w:ind w:left="720" w:hanging="720"/>
      </w:pPr>
      <w:r w:rsidRPr="00C5429D">
        <w:t xml:space="preserve">26. Verbanck S. Physiological measurement of the small airways. </w:t>
      </w:r>
      <w:r w:rsidRPr="00C5429D">
        <w:rPr>
          <w:i/>
        </w:rPr>
        <w:t>Respiration</w:t>
      </w:r>
      <w:r w:rsidRPr="00C5429D">
        <w:t xml:space="preserve"> 2012;84(3):177-88.</w:t>
      </w:r>
    </w:p>
    <w:p w14:paraId="25ABF54A" w14:textId="77777777" w:rsidR="00C5429D" w:rsidRPr="00C5429D" w:rsidRDefault="00C5429D" w:rsidP="00C5429D">
      <w:pPr>
        <w:pStyle w:val="EndNoteBibliography"/>
        <w:spacing w:after="0"/>
        <w:ind w:left="720" w:hanging="720"/>
      </w:pPr>
      <w:r w:rsidRPr="00C5429D">
        <w:t xml:space="preserve">27. Verbanck S, Thompson BR, Schuermans D, et al. Ventilation heterogeneity in the acinar and conductive zones of the normal ageing lung. </w:t>
      </w:r>
      <w:r w:rsidRPr="00C5429D">
        <w:rPr>
          <w:i/>
        </w:rPr>
        <w:t>Thorax</w:t>
      </w:r>
      <w:r w:rsidRPr="00C5429D">
        <w:t xml:space="preserve"> 2012;67(9):789-95.</w:t>
      </w:r>
    </w:p>
    <w:p w14:paraId="53092D50" w14:textId="77777777" w:rsidR="00C5429D" w:rsidRPr="00C5429D" w:rsidRDefault="00C5429D" w:rsidP="00C5429D">
      <w:pPr>
        <w:pStyle w:val="EndNoteBibliography"/>
        <w:spacing w:after="0"/>
        <w:ind w:left="720" w:hanging="720"/>
      </w:pPr>
      <w:r w:rsidRPr="00C5429D">
        <w:t xml:space="preserve">28. Jarenback L, Ankerst J, Bjermer L, et al. Acinar ventilation heterogeneity in COPD relates to diffusion capacity, resistance and reactance. </w:t>
      </w:r>
      <w:r w:rsidRPr="00C5429D">
        <w:rPr>
          <w:i/>
        </w:rPr>
        <w:t>Respiratory Medicine</w:t>
      </w:r>
      <w:r w:rsidRPr="00C5429D">
        <w:t xml:space="preserve"> 2016;110:28-33.</w:t>
      </w:r>
    </w:p>
    <w:p w14:paraId="2DB16ABD" w14:textId="77777777" w:rsidR="00C5429D" w:rsidRPr="00C5429D" w:rsidRDefault="00C5429D" w:rsidP="00C5429D">
      <w:pPr>
        <w:pStyle w:val="EndNoteBibliography"/>
        <w:spacing w:after="0"/>
        <w:ind w:left="720" w:hanging="720"/>
      </w:pPr>
      <w:r w:rsidRPr="00C5429D">
        <w:t xml:space="preserve">29. Van Muylem A, De Vuyst P, Yernault JC, et al. Inert gas single-breath washout and structural alteration of respiratory bronchioles. </w:t>
      </w:r>
      <w:r w:rsidRPr="00C5429D">
        <w:rPr>
          <w:i/>
        </w:rPr>
        <w:t>American Review of Respiratory Disease</w:t>
      </w:r>
      <w:r w:rsidRPr="00C5429D">
        <w:t xml:space="preserve"> 1992;146(5 Pt 1):1167-72.</w:t>
      </w:r>
    </w:p>
    <w:p w14:paraId="47685B0A" w14:textId="77777777" w:rsidR="00C5429D" w:rsidRPr="00C5429D" w:rsidRDefault="00C5429D" w:rsidP="00C5429D">
      <w:pPr>
        <w:pStyle w:val="EndNoteBibliography"/>
        <w:spacing w:after="0"/>
        <w:ind w:left="720" w:hanging="720"/>
      </w:pPr>
      <w:r w:rsidRPr="00C5429D">
        <w:t xml:space="preserve">30. Verbanck S, King GG, Paiva M, et al. The Functional Correlate of the Loss of Terminal Bronchioles in Chronic Obstructive Pulmonary Disease. </w:t>
      </w:r>
      <w:r w:rsidRPr="00C5429D">
        <w:rPr>
          <w:i/>
        </w:rPr>
        <w:t>American Journal of Respiratory and Critical Care Medicine</w:t>
      </w:r>
      <w:r w:rsidRPr="00C5429D">
        <w:t xml:space="preserve"> 2018;197(12):1633-35.</w:t>
      </w:r>
    </w:p>
    <w:p w14:paraId="52ACD633" w14:textId="77777777" w:rsidR="00C5429D" w:rsidRPr="00C5429D" w:rsidRDefault="00C5429D" w:rsidP="00C5429D">
      <w:pPr>
        <w:pStyle w:val="EndNoteBibliography"/>
        <w:spacing w:after="0"/>
        <w:ind w:left="720" w:hanging="720"/>
      </w:pPr>
      <w:r w:rsidRPr="00C5429D">
        <w:t xml:space="preserve">31. McNulty W, Usmani OS. Techniques of assessing small airways dysfunction. </w:t>
      </w:r>
      <w:r w:rsidRPr="00C5429D">
        <w:rPr>
          <w:i/>
        </w:rPr>
        <w:t>European Clinical Respiratory Journal</w:t>
      </w:r>
      <w:r w:rsidRPr="00C5429D">
        <w:t xml:space="preserve"> 2014;1(0).</w:t>
      </w:r>
    </w:p>
    <w:p w14:paraId="2A688E85" w14:textId="77777777" w:rsidR="00C5429D" w:rsidRPr="00C5429D" w:rsidRDefault="00C5429D" w:rsidP="00C5429D">
      <w:pPr>
        <w:pStyle w:val="EndNoteBibliography"/>
        <w:spacing w:after="0"/>
        <w:ind w:left="720" w:hanging="720"/>
      </w:pPr>
      <w:r w:rsidRPr="00C5429D">
        <w:t xml:space="preserve">32. O'Donnell RA, Peebles C, Ward JA, et al. Relationship between peripheral airway dysfunction, airway obstruction, and neutrophilic inflammation in COPD. </w:t>
      </w:r>
      <w:r w:rsidRPr="00C5429D">
        <w:rPr>
          <w:i/>
        </w:rPr>
        <w:t>Thorax</w:t>
      </w:r>
      <w:r w:rsidRPr="00C5429D">
        <w:t xml:space="preserve"> 2004;59(10):837-42.</w:t>
      </w:r>
    </w:p>
    <w:p w14:paraId="4093E792" w14:textId="77777777" w:rsidR="00C5429D" w:rsidRPr="00C5429D" w:rsidRDefault="00C5429D" w:rsidP="00C5429D">
      <w:pPr>
        <w:pStyle w:val="EndNoteBibliography"/>
        <w:spacing w:after="0"/>
        <w:ind w:left="720" w:hanging="720"/>
      </w:pPr>
      <w:r w:rsidRPr="00C5429D">
        <w:t xml:space="preserve">33. Baraldo S, Turato G, Badin C, et al. Neutrophilic infiltration within the airway smooth muscle in patients with COPD. </w:t>
      </w:r>
      <w:r w:rsidRPr="00C5429D">
        <w:rPr>
          <w:i/>
        </w:rPr>
        <w:t>Thorax</w:t>
      </w:r>
      <w:r w:rsidRPr="00C5429D">
        <w:t xml:space="preserve"> 2004;59(4):308-12.</w:t>
      </w:r>
    </w:p>
    <w:p w14:paraId="6162D4F6" w14:textId="77777777" w:rsidR="00C5429D" w:rsidRPr="00C5429D" w:rsidRDefault="00C5429D" w:rsidP="00C5429D">
      <w:pPr>
        <w:pStyle w:val="EndNoteBibliography"/>
        <w:spacing w:after="0"/>
        <w:ind w:left="720" w:hanging="720"/>
      </w:pPr>
      <w:r w:rsidRPr="00C5429D">
        <w:t xml:space="preserve">34. Zimmermann SC, Tonga KO, Thamrin C. Dismantling airway disease with the use of new pulmonary function indices. </w:t>
      </w:r>
      <w:r w:rsidRPr="00C5429D">
        <w:rPr>
          <w:i/>
        </w:rPr>
        <w:t>European Respiratory Review</w:t>
      </w:r>
      <w:r w:rsidRPr="00C5429D">
        <w:t xml:space="preserve"> 2019;28(151):180122.</w:t>
      </w:r>
    </w:p>
    <w:p w14:paraId="328488A5" w14:textId="77777777" w:rsidR="00C5429D" w:rsidRPr="00C5429D" w:rsidRDefault="00C5429D" w:rsidP="00C5429D">
      <w:pPr>
        <w:pStyle w:val="EndNoteBibliography"/>
        <w:spacing w:after="0"/>
        <w:ind w:left="720" w:hanging="720"/>
      </w:pPr>
      <w:r w:rsidRPr="00C5429D">
        <w:t xml:space="preserve">35. Watson A, Spalluto CM, McCrae C, et al. Dynamics of IFN-β Responses during Respiratory Viral Infection. Insights for Therapeutic Strategies. </w:t>
      </w:r>
      <w:r w:rsidRPr="00C5429D">
        <w:rPr>
          <w:i/>
        </w:rPr>
        <w:t>American Journal of Respiratory and Critical Care Medicine</w:t>
      </w:r>
      <w:r w:rsidRPr="00C5429D">
        <w:t xml:space="preserve"> 2020;201(1):83-94.</w:t>
      </w:r>
    </w:p>
    <w:p w14:paraId="03E692AE" w14:textId="77777777" w:rsidR="00C5429D" w:rsidRPr="00C5429D" w:rsidRDefault="00C5429D" w:rsidP="00C5429D">
      <w:pPr>
        <w:pStyle w:val="EndNoteBibliography"/>
        <w:spacing w:after="0"/>
        <w:ind w:left="720" w:hanging="720"/>
      </w:pPr>
      <w:r w:rsidRPr="00C5429D">
        <w:t xml:space="preserve">36. Miller MR, Hankinson J, Brusasco V, et al. Standardisation of spirometry. </w:t>
      </w:r>
      <w:r w:rsidRPr="00C5429D">
        <w:rPr>
          <w:i/>
        </w:rPr>
        <w:t>European Respiratory Journal</w:t>
      </w:r>
      <w:r w:rsidRPr="00C5429D">
        <w:t xml:space="preserve"> 2005;26(2):319-38.</w:t>
      </w:r>
    </w:p>
    <w:p w14:paraId="7AE470A7" w14:textId="77777777" w:rsidR="00C5429D" w:rsidRPr="00C5429D" w:rsidRDefault="00C5429D" w:rsidP="00C5429D">
      <w:pPr>
        <w:pStyle w:val="EndNoteBibliography"/>
        <w:spacing w:after="0"/>
        <w:ind w:left="720" w:hanging="720"/>
      </w:pPr>
      <w:r w:rsidRPr="00C5429D">
        <w:t xml:space="preserve">37. MacIntyre N, Crapo RO, Viegi G, et al. Standardisation of the single-breath determination of carbon monoxide uptake in the lung. </w:t>
      </w:r>
      <w:r w:rsidRPr="00C5429D">
        <w:rPr>
          <w:i/>
        </w:rPr>
        <w:t>European Respiratory Journal</w:t>
      </w:r>
      <w:r w:rsidRPr="00C5429D">
        <w:t xml:space="preserve"> 2005;26(4):720-35.</w:t>
      </w:r>
    </w:p>
    <w:p w14:paraId="506FE073" w14:textId="77777777" w:rsidR="00C5429D" w:rsidRPr="00C5429D" w:rsidRDefault="00C5429D" w:rsidP="00C5429D">
      <w:pPr>
        <w:pStyle w:val="EndNoteBibliography"/>
        <w:spacing w:after="0"/>
        <w:ind w:left="720" w:hanging="720"/>
      </w:pPr>
      <w:r w:rsidRPr="00C5429D">
        <w:t xml:space="preserve">38. Ostridge K, Williams N, Kim V, et al. Relationship between pulmonary matrix metalloproteinases and quantitative CT markers of small airways disease and emphysema in COPD. </w:t>
      </w:r>
      <w:r w:rsidRPr="00C5429D">
        <w:rPr>
          <w:i/>
        </w:rPr>
        <w:t>Thorax</w:t>
      </w:r>
      <w:r w:rsidRPr="00C5429D">
        <w:t xml:space="preserve"> 2016;71(2):126-32.</w:t>
      </w:r>
    </w:p>
    <w:p w14:paraId="4BCEA6ED" w14:textId="77777777" w:rsidR="00C5429D" w:rsidRPr="00C5429D" w:rsidRDefault="00C5429D" w:rsidP="00C5429D">
      <w:pPr>
        <w:pStyle w:val="EndNoteBibliography"/>
        <w:spacing w:after="0"/>
        <w:ind w:left="720" w:hanging="720"/>
      </w:pPr>
      <w:r w:rsidRPr="00C5429D">
        <w:t xml:space="preserve">39. Lutchen KR, Habib RH, Dorkin HL, et al. Respiratory impedance and multibreath N2 washout in healthy, asthmatic, and cystic fibrosis subjects. </w:t>
      </w:r>
      <w:r w:rsidRPr="00C5429D">
        <w:rPr>
          <w:i/>
        </w:rPr>
        <w:t>Journal of Applied Physiology</w:t>
      </w:r>
      <w:r w:rsidRPr="00C5429D">
        <w:t xml:space="preserve"> 1990;68(5):2139-49.</w:t>
      </w:r>
    </w:p>
    <w:p w14:paraId="2062BA07" w14:textId="77777777" w:rsidR="00C5429D" w:rsidRPr="00C5429D" w:rsidRDefault="00C5429D" w:rsidP="00C5429D">
      <w:pPr>
        <w:pStyle w:val="EndNoteBibliography"/>
        <w:spacing w:after="0"/>
        <w:ind w:left="720" w:hanging="720"/>
      </w:pPr>
      <w:r w:rsidRPr="00C5429D">
        <w:t xml:space="preserve">40. Verbanck S, Schuermans D, Meysman M, et al. Noninvasive assessment of airway alterations in smokers: the small airways revisited. </w:t>
      </w:r>
      <w:r w:rsidRPr="00C5429D">
        <w:rPr>
          <w:i/>
        </w:rPr>
        <w:t>American Journal of Respiratory &amp; Critical Care Medicine</w:t>
      </w:r>
      <w:r w:rsidRPr="00C5429D">
        <w:t xml:space="preserve"> 2004;170(4):414-9.</w:t>
      </w:r>
    </w:p>
    <w:p w14:paraId="12970B5A" w14:textId="77777777" w:rsidR="00C5429D" w:rsidRPr="00C5429D" w:rsidRDefault="00C5429D" w:rsidP="00C5429D">
      <w:pPr>
        <w:pStyle w:val="EndNoteBibliography"/>
        <w:spacing w:after="0"/>
        <w:ind w:left="720" w:hanging="720"/>
      </w:pPr>
      <w:r w:rsidRPr="00C5429D">
        <w:t xml:space="preserve">41. Verbanck S, Schuermans D, Vincken W. Small airways ventilation heterogeneity and hyperinflation in COPD: response to tiotropium bromide. </w:t>
      </w:r>
      <w:r w:rsidRPr="00C5429D">
        <w:rPr>
          <w:i/>
        </w:rPr>
        <w:t>International Journal of Copd</w:t>
      </w:r>
      <w:r w:rsidRPr="00C5429D">
        <w:t xml:space="preserve"> 2007;2(4):625-34.</w:t>
      </w:r>
    </w:p>
    <w:p w14:paraId="28FFEA8D" w14:textId="77777777" w:rsidR="00C5429D" w:rsidRPr="00C5429D" w:rsidRDefault="00C5429D" w:rsidP="00C5429D">
      <w:pPr>
        <w:pStyle w:val="EndNoteBibliography"/>
        <w:spacing w:after="0"/>
        <w:ind w:left="720" w:hanging="720"/>
      </w:pPr>
      <w:r w:rsidRPr="00C5429D">
        <w:t xml:space="preserve">42. Wright JL, Lawson LM, Pare PD, et al. The detection of small airways disease. </w:t>
      </w:r>
      <w:r w:rsidRPr="00C5429D">
        <w:rPr>
          <w:i/>
        </w:rPr>
        <w:t>American Review of Respiratory Disease</w:t>
      </w:r>
      <w:r w:rsidRPr="00C5429D">
        <w:t xml:space="preserve"> 1984;129(6):989-94.</w:t>
      </w:r>
    </w:p>
    <w:p w14:paraId="41764D48" w14:textId="77777777" w:rsidR="00C5429D" w:rsidRPr="00C5429D" w:rsidRDefault="00C5429D" w:rsidP="00C5429D">
      <w:pPr>
        <w:pStyle w:val="EndNoteBibliography"/>
        <w:spacing w:after="0"/>
        <w:ind w:left="720" w:hanging="720"/>
      </w:pPr>
      <w:r w:rsidRPr="00C5429D">
        <w:t xml:space="preserve">43. Vermeulen F, Proesmans M, Boon M, et al. Lung clearance index predicts pulmonary exacerbations in young patients with cystic fibrosis. </w:t>
      </w:r>
      <w:r w:rsidRPr="00C5429D">
        <w:rPr>
          <w:i/>
        </w:rPr>
        <w:t>Thorax</w:t>
      </w:r>
      <w:r w:rsidRPr="00C5429D">
        <w:t xml:space="preserve"> 2014;69(1):39-45.</w:t>
      </w:r>
    </w:p>
    <w:p w14:paraId="4BCC3153" w14:textId="77777777" w:rsidR="00C5429D" w:rsidRPr="00C5429D" w:rsidRDefault="00C5429D" w:rsidP="00C5429D">
      <w:pPr>
        <w:pStyle w:val="EndNoteBibliography"/>
        <w:spacing w:after="0"/>
        <w:ind w:left="720" w:hanging="720"/>
      </w:pPr>
      <w:r w:rsidRPr="00C5429D">
        <w:t xml:space="preserve">44. O'Neill K, Bradley JM, Johnston E, et al. Reduced bacterial colony count of anaerobic bacteria is associated with a worsening in lung clearance index and inflammation in cystic fibrosis. </w:t>
      </w:r>
      <w:r w:rsidRPr="00C5429D">
        <w:rPr>
          <w:i/>
        </w:rPr>
        <w:t>PLoS ONE [Electronic Resource]</w:t>
      </w:r>
      <w:r w:rsidRPr="00C5429D">
        <w:t xml:space="preserve"> 2015;10(5):e0126980.</w:t>
      </w:r>
    </w:p>
    <w:p w14:paraId="72916505" w14:textId="77777777" w:rsidR="00C5429D" w:rsidRPr="00C5429D" w:rsidRDefault="00C5429D" w:rsidP="00C5429D">
      <w:pPr>
        <w:pStyle w:val="EndNoteBibliography"/>
        <w:spacing w:after="0"/>
        <w:ind w:left="720" w:hanging="720"/>
      </w:pPr>
      <w:r w:rsidRPr="00C5429D">
        <w:t xml:space="preserve">45. Postma DS, Brightling C, Baldi S, et al. Exploring the relevance and extent of small airways dysfunction in asthma (ATLANTIS): baseline data from a prospective cohort study. </w:t>
      </w:r>
      <w:r w:rsidRPr="00C5429D">
        <w:rPr>
          <w:i/>
        </w:rPr>
        <w:t>Lancet Respir Med</w:t>
      </w:r>
      <w:r w:rsidRPr="00C5429D">
        <w:t xml:space="preserve"> 2019;7(5):402-16.</w:t>
      </w:r>
    </w:p>
    <w:p w14:paraId="7165A483" w14:textId="77777777" w:rsidR="00C5429D" w:rsidRPr="00C5429D" w:rsidRDefault="00C5429D" w:rsidP="00C5429D">
      <w:pPr>
        <w:pStyle w:val="EndNoteBibliography"/>
        <w:spacing w:after="0"/>
        <w:ind w:left="720" w:hanging="720"/>
      </w:pPr>
      <w:r w:rsidRPr="00C5429D">
        <w:t xml:space="preserve">46. Jetmalani K, Thamrin C, Farah CS, et al. Peripheral airway dysfunction and relationship with symptoms in smokers with preserved spirometry. </w:t>
      </w:r>
      <w:r w:rsidRPr="00C5429D">
        <w:rPr>
          <w:i/>
        </w:rPr>
        <w:t>Respirology</w:t>
      </w:r>
      <w:r w:rsidRPr="00C5429D">
        <w:t xml:space="preserve"> 2018;23(5):512-18.</w:t>
      </w:r>
    </w:p>
    <w:p w14:paraId="389A6EDD" w14:textId="77777777" w:rsidR="00C5429D" w:rsidRPr="00C5429D" w:rsidRDefault="00C5429D" w:rsidP="00C5429D">
      <w:pPr>
        <w:pStyle w:val="EndNoteBibliography"/>
        <w:spacing w:after="0"/>
        <w:ind w:left="720" w:hanging="720"/>
      </w:pPr>
      <w:r w:rsidRPr="00C5429D">
        <w:t xml:space="preserve">47. Lapperre TS, Willems LN, Timens W, et al. Small airways dysfunction and neutrophilic inflammation in bronchial biopsies and BAL in COPD. </w:t>
      </w:r>
      <w:r w:rsidRPr="00C5429D">
        <w:rPr>
          <w:i/>
        </w:rPr>
        <w:t>Chest</w:t>
      </w:r>
      <w:r w:rsidRPr="00C5429D">
        <w:t xml:space="preserve"> 2007;131(1):53-9.</w:t>
      </w:r>
    </w:p>
    <w:p w14:paraId="79CB92A0" w14:textId="77777777" w:rsidR="00C5429D" w:rsidRPr="00C5429D" w:rsidRDefault="00C5429D" w:rsidP="00C5429D">
      <w:pPr>
        <w:pStyle w:val="EndNoteBibliography"/>
        <w:ind w:left="720" w:hanging="720"/>
      </w:pPr>
      <w:r w:rsidRPr="00C5429D">
        <w:t xml:space="preserve">48. Ostridge K, Williams N, Kim V, et al. Distinct emphysema subtypes defined by quantitative CT analysis are associated with specific pulmonary matrix metalloproteinases. </w:t>
      </w:r>
      <w:r w:rsidRPr="00C5429D">
        <w:rPr>
          <w:i/>
        </w:rPr>
        <w:t>Respiratory Research</w:t>
      </w:r>
      <w:r w:rsidRPr="00C5429D">
        <w:t xml:space="preserve"> 2016;17(1):92.</w:t>
      </w:r>
    </w:p>
    <w:p w14:paraId="0ADA8228" w14:textId="50481E9F" w:rsidR="00E420E4" w:rsidRDefault="000C2F3E" w:rsidP="00C71356">
      <w:pPr>
        <w:spacing w:line="360" w:lineRule="auto"/>
        <w:jc w:val="both"/>
      </w:pPr>
      <w:r>
        <w:fldChar w:fldCharType="end"/>
      </w:r>
    </w:p>
    <w:p w14:paraId="0361D595" w14:textId="13720E13" w:rsidR="00E420E4" w:rsidRDefault="00E420E4" w:rsidP="00E420E4">
      <w:pPr>
        <w:pStyle w:val="Heading1"/>
        <w:spacing w:line="360" w:lineRule="auto"/>
        <w:jc w:val="both"/>
      </w:pPr>
      <w:r>
        <w:br w:type="column"/>
        <w:t>Tables</w:t>
      </w:r>
    </w:p>
    <w:p w14:paraId="373DFE50" w14:textId="2E2858F3" w:rsidR="00E420E4" w:rsidRPr="004A0612" w:rsidRDefault="00E420E4" w:rsidP="00E420E4">
      <w:pPr>
        <w:pStyle w:val="Caption"/>
        <w:keepNext/>
        <w:spacing w:line="360" w:lineRule="auto"/>
        <w:jc w:val="both"/>
        <w:rPr>
          <w:sz w:val="22"/>
          <w:szCs w:val="22"/>
        </w:rPr>
      </w:pPr>
      <w:bookmarkStart w:id="17" w:name="_Ref42343692"/>
      <w:r w:rsidRPr="004A0612">
        <w:rPr>
          <w:sz w:val="22"/>
          <w:szCs w:val="22"/>
        </w:rPr>
        <w:t xml:space="preserve">Table </w:t>
      </w:r>
      <w:r w:rsidRPr="004A0612">
        <w:rPr>
          <w:sz w:val="22"/>
          <w:szCs w:val="22"/>
        </w:rPr>
        <w:fldChar w:fldCharType="begin"/>
      </w:r>
      <w:r w:rsidRPr="004A0612">
        <w:rPr>
          <w:sz w:val="22"/>
          <w:szCs w:val="22"/>
        </w:rPr>
        <w:instrText xml:space="preserve"> SEQ Table \* ARABIC </w:instrText>
      </w:r>
      <w:r w:rsidRPr="004A0612">
        <w:rPr>
          <w:sz w:val="22"/>
          <w:szCs w:val="22"/>
        </w:rPr>
        <w:fldChar w:fldCharType="separate"/>
      </w:r>
      <w:r w:rsidR="00FE76E2">
        <w:rPr>
          <w:noProof/>
          <w:sz w:val="22"/>
          <w:szCs w:val="22"/>
        </w:rPr>
        <w:t>1</w:t>
      </w:r>
      <w:r w:rsidRPr="004A0612">
        <w:rPr>
          <w:sz w:val="22"/>
          <w:szCs w:val="22"/>
        </w:rPr>
        <w:fldChar w:fldCharType="end"/>
      </w:r>
      <w:bookmarkEnd w:id="17"/>
      <w:r w:rsidRPr="004A0612">
        <w:rPr>
          <w:sz w:val="22"/>
          <w:szCs w:val="22"/>
        </w:rPr>
        <w:t xml:space="preserve">: Demographics, lung function and CT emphysema scores in </w:t>
      </w:r>
      <w:r>
        <w:rPr>
          <w:sz w:val="22"/>
          <w:szCs w:val="22"/>
        </w:rPr>
        <w:t>infrequent and frequent COPD exacerbators</w:t>
      </w:r>
    </w:p>
    <w:tbl>
      <w:tblPr>
        <w:tblStyle w:val="ListTable6Colorful1"/>
        <w:tblW w:w="0" w:type="auto"/>
        <w:tblLook w:val="06A0" w:firstRow="1" w:lastRow="0" w:firstColumn="1" w:lastColumn="0" w:noHBand="1" w:noVBand="1"/>
      </w:tblPr>
      <w:tblGrid>
        <w:gridCol w:w="2093"/>
        <w:gridCol w:w="1496"/>
        <w:gridCol w:w="1563"/>
        <w:gridCol w:w="1251"/>
      </w:tblGrid>
      <w:tr w:rsidR="00E420E4" w:rsidRPr="002E7EB3" w14:paraId="282245B9" w14:textId="77777777" w:rsidTr="003650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60521781" w14:textId="77777777" w:rsidR="00E420E4" w:rsidRPr="002E7EB3" w:rsidRDefault="00E420E4" w:rsidP="00365099">
            <w:pPr>
              <w:spacing w:line="360" w:lineRule="auto"/>
              <w:jc w:val="both"/>
              <w:rPr>
                <w:sz w:val="20"/>
                <w:szCs w:val="20"/>
              </w:rPr>
            </w:pPr>
          </w:p>
        </w:tc>
        <w:tc>
          <w:tcPr>
            <w:tcW w:w="1496" w:type="dxa"/>
          </w:tcPr>
          <w:p w14:paraId="485CA4E7" w14:textId="0D6283E8" w:rsidR="00E420E4" w:rsidRPr="002E7EB3" w:rsidRDefault="00E420E4" w:rsidP="0036509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2E7EB3">
              <w:rPr>
                <w:sz w:val="20"/>
                <w:szCs w:val="20"/>
              </w:rPr>
              <w:t xml:space="preserve">Infrequent </w:t>
            </w:r>
            <w:r w:rsidRPr="004259B9">
              <w:rPr>
                <w:sz w:val="20"/>
                <w:szCs w:val="20"/>
              </w:rPr>
              <w:t>(</w:t>
            </w:r>
            <w:r w:rsidR="00FE76E2">
              <w:rPr>
                <w:sz w:val="20"/>
                <w:szCs w:val="20"/>
              </w:rPr>
              <w:t xml:space="preserve">N = </w:t>
            </w:r>
            <w:r w:rsidRPr="004259B9">
              <w:rPr>
                <w:sz w:val="20"/>
                <w:szCs w:val="20"/>
              </w:rPr>
              <w:t>22)</w:t>
            </w:r>
          </w:p>
        </w:tc>
        <w:tc>
          <w:tcPr>
            <w:tcW w:w="1563" w:type="dxa"/>
          </w:tcPr>
          <w:p w14:paraId="252F011E" w14:textId="4FE8FFB1" w:rsidR="00E420E4" w:rsidRPr="002E7EB3" w:rsidRDefault="00E420E4" w:rsidP="0036509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2E7EB3">
              <w:rPr>
                <w:sz w:val="20"/>
                <w:szCs w:val="20"/>
              </w:rPr>
              <w:t xml:space="preserve">Frequent </w:t>
            </w:r>
            <w:r w:rsidRPr="0016585C">
              <w:rPr>
                <w:sz w:val="20"/>
                <w:szCs w:val="20"/>
              </w:rPr>
              <w:t>(</w:t>
            </w:r>
            <w:r w:rsidR="00FE76E2">
              <w:rPr>
                <w:sz w:val="20"/>
                <w:szCs w:val="20"/>
              </w:rPr>
              <w:t xml:space="preserve">N = </w:t>
            </w:r>
            <w:r w:rsidRPr="0016585C">
              <w:rPr>
                <w:sz w:val="20"/>
                <w:szCs w:val="20"/>
              </w:rPr>
              <w:t>17)</w:t>
            </w:r>
          </w:p>
        </w:tc>
        <w:tc>
          <w:tcPr>
            <w:tcW w:w="1251" w:type="dxa"/>
          </w:tcPr>
          <w:p w14:paraId="174AB584" w14:textId="77777777" w:rsidR="00E420E4" w:rsidRPr="002E7EB3" w:rsidRDefault="00E420E4" w:rsidP="0036509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5601B0">
              <w:rPr>
                <w:i/>
                <w:iCs/>
                <w:sz w:val="20"/>
                <w:szCs w:val="20"/>
              </w:rPr>
              <w:t>P</w:t>
            </w:r>
            <w:r w:rsidRPr="002E7EB3">
              <w:rPr>
                <w:sz w:val="20"/>
                <w:szCs w:val="20"/>
              </w:rPr>
              <w:t xml:space="preserve"> value</w:t>
            </w:r>
          </w:p>
        </w:tc>
      </w:tr>
      <w:tr w:rsidR="00E420E4" w:rsidRPr="002E7EB3" w14:paraId="3BBB1751" w14:textId="77777777" w:rsidTr="00365099">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45D98999" w14:textId="77777777" w:rsidR="00E420E4" w:rsidRDefault="00E420E4" w:rsidP="00365099">
            <w:pPr>
              <w:spacing w:line="360" w:lineRule="auto"/>
              <w:jc w:val="both"/>
              <w:rPr>
                <w:sz w:val="20"/>
                <w:szCs w:val="20"/>
              </w:rPr>
            </w:pPr>
            <w:r>
              <w:rPr>
                <w:sz w:val="20"/>
                <w:szCs w:val="20"/>
              </w:rPr>
              <w:t>Age</w:t>
            </w:r>
          </w:p>
        </w:tc>
        <w:tc>
          <w:tcPr>
            <w:tcW w:w="0" w:type="dxa"/>
            <w:shd w:val="clear" w:color="auto" w:fill="auto"/>
          </w:tcPr>
          <w:p w14:paraId="45807FAF"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69.1 [8.2</w:t>
            </w:r>
            <w:r w:rsidRPr="00833E61">
              <w:rPr>
                <w:rFonts w:ascii="Calibri" w:hAnsi="Calibri" w:cs="Calibri"/>
                <w:sz w:val="20"/>
                <w:szCs w:val="20"/>
              </w:rPr>
              <w:t>]</w:t>
            </w:r>
          </w:p>
        </w:tc>
        <w:tc>
          <w:tcPr>
            <w:tcW w:w="0" w:type="dxa"/>
            <w:shd w:val="clear" w:color="auto" w:fill="auto"/>
          </w:tcPr>
          <w:p w14:paraId="6DAF32E4"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69.7 [7.9</w:t>
            </w:r>
            <w:r w:rsidRPr="0037331B">
              <w:rPr>
                <w:rFonts w:ascii="Calibri" w:hAnsi="Calibri" w:cs="Calibri"/>
                <w:sz w:val="20"/>
                <w:szCs w:val="20"/>
              </w:rPr>
              <w:t>]</w:t>
            </w:r>
          </w:p>
        </w:tc>
        <w:tc>
          <w:tcPr>
            <w:tcW w:w="0" w:type="dxa"/>
            <w:shd w:val="clear" w:color="auto" w:fill="auto"/>
          </w:tcPr>
          <w:p w14:paraId="75403841" w14:textId="6E7E65C4"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4</w:t>
            </w:r>
          </w:p>
        </w:tc>
      </w:tr>
      <w:tr w:rsidR="00E420E4" w:rsidRPr="002E7EB3" w14:paraId="2140B4FE" w14:textId="77777777" w:rsidTr="00365099">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37A4217" w14:textId="77777777" w:rsidR="00E420E4" w:rsidRDefault="00E420E4" w:rsidP="00365099">
            <w:pPr>
              <w:spacing w:line="360" w:lineRule="auto"/>
              <w:jc w:val="both"/>
              <w:rPr>
                <w:sz w:val="20"/>
                <w:szCs w:val="20"/>
              </w:rPr>
            </w:pPr>
            <w:r>
              <w:rPr>
                <w:sz w:val="20"/>
                <w:szCs w:val="20"/>
              </w:rPr>
              <w:t>Gender (% Male)</w:t>
            </w:r>
          </w:p>
        </w:tc>
        <w:tc>
          <w:tcPr>
            <w:tcW w:w="0" w:type="dxa"/>
            <w:shd w:val="clear" w:color="auto" w:fill="auto"/>
          </w:tcPr>
          <w:p w14:paraId="544620A8"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3</w:t>
            </w:r>
          </w:p>
        </w:tc>
        <w:tc>
          <w:tcPr>
            <w:tcW w:w="0" w:type="dxa"/>
            <w:shd w:val="clear" w:color="auto" w:fill="auto"/>
          </w:tcPr>
          <w:p w14:paraId="215F9EA1"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5</w:t>
            </w:r>
          </w:p>
        </w:tc>
        <w:tc>
          <w:tcPr>
            <w:tcW w:w="0" w:type="dxa"/>
            <w:shd w:val="clear" w:color="auto" w:fill="auto"/>
          </w:tcPr>
          <w:p w14:paraId="6C5558E8" w14:textId="02130445"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3</w:t>
            </w:r>
          </w:p>
        </w:tc>
      </w:tr>
      <w:tr w:rsidR="00E420E4" w:rsidRPr="002E7EB3" w14:paraId="07AC3888" w14:textId="77777777" w:rsidTr="00365099">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4A6C3FBA" w14:textId="77777777" w:rsidR="00E420E4" w:rsidRDefault="00E420E4" w:rsidP="00365099">
            <w:pPr>
              <w:spacing w:line="360" w:lineRule="auto"/>
              <w:jc w:val="both"/>
              <w:rPr>
                <w:sz w:val="20"/>
                <w:szCs w:val="20"/>
              </w:rPr>
            </w:pPr>
            <w:r>
              <w:rPr>
                <w:sz w:val="20"/>
                <w:szCs w:val="20"/>
              </w:rPr>
              <w:t>% of subjects using ICS</w:t>
            </w:r>
          </w:p>
        </w:tc>
        <w:tc>
          <w:tcPr>
            <w:tcW w:w="0" w:type="dxa"/>
            <w:shd w:val="clear" w:color="auto" w:fill="auto"/>
          </w:tcPr>
          <w:p w14:paraId="35D5990A" w14:textId="77777777" w:rsidR="00E420E4"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2.9</w:t>
            </w:r>
          </w:p>
        </w:tc>
        <w:tc>
          <w:tcPr>
            <w:tcW w:w="0" w:type="dxa"/>
            <w:shd w:val="clear" w:color="auto" w:fill="auto"/>
          </w:tcPr>
          <w:p w14:paraId="5E5CDFA2" w14:textId="77777777" w:rsidR="00E420E4"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8.2</w:t>
            </w:r>
          </w:p>
        </w:tc>
        <w:tc>
          <w:tcPr>
            <w:tcW w:w="0" w:type="dxa"/>
            <w:shd w:val="clear" w:color="auto" w:fill="auto"/>
          </w:tcPr>
          <w:p w14:paraId="2BFC433D" w14:textId="2E978C7B" w:rsidR="00E420E4" w:rsidRPr="0016376C"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b/>
                <w:bCs/>
                <w:sz w:val="20"/>
                <w:szCs w:val="20"/>
              </w:rPr>
            </w:pPr>
            <w:r w:rsidRPr="0016376C">
              <w:rPr>
                <w:b/>
                <w:bCs/>
                <w:sz w:val="20"/>
                <w:szCs w:val="20"/>
              </w:rPr>
              <w:t>.004</w:t>
            </w:r>
          </w:p>
        </w:tc>
      </w:tr>
      <w:tr w:rsidR="00E420E4" w:rsidRPr="002E7EB3" w14:paraId="42CDBF73" w14:textId="77777777" w:rsidTr="00365099">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750163D0" w14:textId="77777777" w:rsidR="00E420E4" w:rsidRDefault="00E420E4" w:rsidP="00365099">
            <w:pPr>
              <w:spacing w:line="360" w:lineRule="auto"/>
              <w:jc w:val="both"/>
              <w:rPr>
                <w:sz w:val="20"/>
                <w:szCs w:val="20"/>
              </w:rPr>
            </w:pPr>
            <w:r>
              <w:rPr>
                <w:sz w:val="20"/>
                <w:szCs w:val="20"/>
              </w:rPr>
              <w:t>Pack Years</w:t>
            </w:r>
          </w:p>
        </w:tc>
        <w:tc>
          <w:tcPr>
            <w:tcW w:w="0" w:type="dxa"/>
            <w:shd w:val="clear" w:color="auto" w:fill="auto"/>
          </w:tcPr>
          <w:p w14:paraId="515F1B6C"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48.0 [20.9</w:t>
            </w:r>
            <w:r w:rsidRPr="00833E61">
              <w:rPr>
                <w:rFonts w:ascii="Calibri" w:hAnsi="Calibri" w:cs="Calibri"/>
                <w:sz w:val="20"/>
                <w:szCs w:val="20"/>
              </w:rPr>
              <w:t>]</w:t>
            </w:r>
          </w:p>
        </w:tc>
        <w:tc>
          <w:tcPr>
            <w:tcW w:w="0" w:type="dxa"/>
            <w:shd w:val="clear" w:color="auto" w:fill="auto"/>
          </w:tcPr>
          <w:p w14:paraId="48ABD7A0"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41.0 [29.3</w:t>
            </w:r>
            <w:r w:rsidRPr="0037331B">
              <w:rPr>
                <w:rFonts w:ascii="Calibri" w:hAnsi="Calibri" w:cs="Calibri"/>
                <w:sz w:val="20"/>
                <w:szCs w:val="20"/>
              </w:rPr>
              <w:t>]</w:t>
            </w:r>
          </w:p>
        </w:tc>
        <w:tc>
          <w:tcPr>
            <w:tcW w:w="0" w:type="dxa"/>
            <w:shd w:val="clear" w:color="auto" w:fill="auto"/>
          </w:tcPr>
          <w:p w14:paraId="037BE35B" w14:textId="06F5141F"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574</w:t>
            </w:r>
          </w:p>
        </w:tc>
      </w:tr>
      <w:tr w:rsidR="00E420E4" w:rsidRPr="002E7EB3" w14:paraId="29D8B66D" w14:textId="77777777" w:rsidTr="00365099">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6A366AC1" w14:textId="77777777" w:rsidR="00E420E4" w:rsidRDefault="00E420E4" w:rsidP="00365099">
            <w:pPr>
              <w:spacing w:line="360" w:lineRule="auto"/>
              <w:jc w:val="both"/>
              <w:rPr>
                <w:sz w:val="20"/>
                <w:szCs w:val="20"/>
              </w:rPr>
            </w:pPr>
            <w:r>
              <w:rPr>
                <w:sz w:val="20"/>
                <w:szCs w:val="20"/>
              </w:rPr>
              <w:t>BMI</w:t>
            </w:r>
          </w:p>
        </w:tc>
        <w:tc>
          <w:tcPr>
            <w:tcW w:w="0" w:type="dxa"/>
            <w:shd w:val="clear" w:color="auto" w:fill="auto"/>
          </w:tcPr>
          <w:p w14:paraId="44AA4EFF"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29.48 </w:t>
            </w:r>
            <w:r>
              <w:rPr>
                <w:rFonts w:ascii="Calibri" w:hAnsi="Calibri" w:cs="Calibri"/>
                <w:sz w:val="20"/>
                <w:szCs w:val="20"/>
              </w:rPr>
              <w:t>[5.35</w:t>
            </w:r>
            <w:r>
              <w:rPr>
                <w:rFonts w:cstheme="minorHAnsi"/>
                <w:sz w:val="20"/>
                <w:szCs w:val="20"/>
              </w:rPr>
              <w:t>]</w:t>
            </w:r>
          </w:p>
        </w:tc>
        <w:tc>
          <w:tcPr>
            <w:tcW w:w="0" w:type="dxa"/>
            <w:shd w:val="clear" w:color="auto" w:fill="auto"/>
          </w:tcPr>
          <w:p w14:paraId="54A56128"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28.36 </w:t>
            </w:r>
            <w:r>
              <w:rPr>
                <w:rFonts w:ascii="Calibri" w:hAnsi="Calibri" w:cs="Calibri"/>
                <w:sz w:val="20"/>
                <w:szCs w:val="20"/>
              </w:rPr>
              <w:t>[4.21</w:t>
            </w:r>
            <w:r>
              <w:rPr>
                <w:rFonts w:cstheme="minorHAnsi"/>
                <w:sz w:val="20"/>
                <w:szCs w:val="20"/>
              </w:rPr>
              <w:t>]</w:t>
            </w:r>
          </w:p>
        </w:tc>
        <w:tc>
          <w:tcPr>
            <w:tcW w:w="0" w:type="dxa"/>
            <w:shd w:val="clear" w:color="auto" w:fill="auto"/>
          </w:tcPr>
          <w:p w14:paraId="678D112C" w14:textId="03118DAE"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6</w:t>
            </w:r>
          </w:p>
        </w:tc>
      </w:tr>
      <w:tr w:rsidR="00E420E4" w:rsidRPr="002E7EB3" w14:paraId="4BCB25BE" w14:textId="77777777" w:rsidTr="00365099">
        <w:trPr>
          <w:trHeight w:val="159"/>
        </w:trPr>
        <w:tc>
          <w:tcPr>
            <w:cnfStyle w:val="001000000000" w:firstRow="0" w:lastRow="0" w:firstColumn="1" w:lastColumn="0" w:oddVBand="0" w:evenVBand="0" w:oddHBand="0" w:evenHBand="0" w:firstRowFirstColumn="0" w:firstRowLastColumn="0" w:lastRowFirstColumn="0" w:lastRowLastColumn="0"/>
            <w:tcW w:w="2093" w:type="dxa"/>
          </w:tcPr>
          <w:p w14:paraId="79DB4D95" w14:textId="77777777" w:rsidR="00E420E4" w:rsidRPr="002E7EB3" w:rsidRDefault="00E420E4" w:rsidP="00365099">
            <w:pPr>
              <w:spacing w:line="360" w:lineRule="auto"/>
              <w:jc w:val="both"/>
              <w:rPr>
                <w:sz w:val="20"/>
                <w:szCs w:val="20"/>
              </w:rPr>
            </w:pPr>
            <w:r w:rsidRPr="002E7EB3">
              <w:rPr>
                <w:sz w:val="20"/>
                <w:szCs w:val="20"/>
              </w:rPr>
              <w:t>FEV</w:t>
            </w:r>
            <w:r w:rsidRPr="002E7EB3">
              <w:rPr>
                <w:sz w:val="20"/>
                <w:szCs w:val="20"/>
                <w:vertAlign w:val="subscript"/>
              </w:rPr>
              <w:t>1</w:t>
            </w:r>
            <w:r w:rsidRPr="002E7EB3">
              <w:rPr>
                <w:sz w:val="20"/>
                <w:szCs w:val="20"/>
              </w:rPr>
              <w:t>%</w:t>
            </w:r>
          </w:p>
        </w:tc>
        <w:tc>
          <w:tcPr>
            <w:tcW w:w="0" w:type="dxa"/>
          </w:tcPr>
          <w:p w14:paraId="6D3C5319"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73.8 [18.2</w:t>
            </w:r>
            <w:r w:rsidRPr="00833E61">
              <w:rPr>
                <w:rFonts w:ascii="Calibri" w:hAnsi="Calibri" w:cs="Calibri"/>
                <w:sz w:val="20"/>
                <w:szCs w:val="20"/>
              </w:rPr>
              <w:t xml:space="preserve">] </w:t>
            </w:r>
          </w:p>
        </w:tc>
        <w:tc>
          <w:tcPr>
            <w:tcW w:w="0" w:type="dxa"/>
          </w:tcPr>
          <w:p w14:paraId="3E4CDD98"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67.2 [12.7</w:t>
            </w:r>
            <w:r w:rsidRPr="0037331B">
              <w:rPr>
                <w:rFonts w:ascii="Calibri" w:hAnsi="Calibri" w:cs="Calibri"/>
                <w:sz w:val="20"/>
                <w:szCs w:val="20"/>
              </w:rPr>
              <w:t xml:space="preserve">] </w:t>
            </w:r>
          </w:p>
        </w:tc>
        <w:tc>
          <w:tcPr>
            <w:tcW w:w="0" w:type="dxa"/>
          </w:tcPr>
          <w:p w14:paraId="25DDDF45" w14:textId="53750A53"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406</w:t>
            </w:r>
          </w:p>
        </w:tc>
      </w:tr>
      <w:tr w:rsidR="00E420E4" w:rsidRPr="002E7EB3" w14:paraId="7EC9FD77"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4B73D565" w14:textId="77777777" w:rsidR="00E420E4" w:rsidRPr="002E7EB3" w:rsidRDefault="00E420E4" w:rsidP="00365099">
            <w:pPr>
              <w:spacing w:line="360" w:lineRule="auto"/>
              <w:jc w:val="both"/>
              <w:rPr>
                <w:sz w:val="20"/>
                <w:szCs w:val="20"/>
              </w:rPr>
            </w:pPr>
            <w:r>
              <w:rPr>
                <w:sz w:val="20"/>
                <w:szCs w:val="20"/>
              </w:rPr>
              <w:t>FEV</w:t>
            </w:r>
            <w:r w:rsidRPr="00897489">
              <w:rPr>
                <w:sz w:val="20"/>
                <w:szCs w:val="20"/>
                <w:vertAlign w:val="subscript"/>
              </w:rPr>
              <w:t>1</w:t>
            </w:r>
            <w:r>
              <w:rPr>
                <w:sz w:val="20"/>
                <w:szCs w:val="20"/>
              </w:rPr>
              <w:t>/FVC</w:t>
            </w:r>
          </w:p>
        </w:tc>
        <w:tc>
          <w:tcPr>
            <w:tcW w:w="0" w:type="dxa"/>
          </w:tcPr>
          <w:p w14:paraId="35CE68B2"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56.1 [10.0</w:t>
            </w:r>
            <w:r w:rsidRPr="00833E61">
              <w:rPr>
                <w:rFonts w:ascii="Calibri" w:hAnsi="Calibri" w:cs="Calibri"/>
                <w:sz w:val="20"/>
                <w:szCs w:val="20"/>
              </w:rPr>
              <w:t>]</w:t>
            </w:r>
          </w:p>
        </w:tc>
        <w:tc>
          <w:tcPr>
            <w:tcW w:w="0" w:type="dxa"/>
          </w:tcPr>
          <w:p w14:paraId="4A9348CF"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54.1 [9.3</w:t>
            </w:r>
            <w:r w:rsidRPr="0037331B">
              <w:rPr>
                <w:rFonts w:ascii="Calibri" w:hAnsi="Calibri" w:cs="Calibri"/>
                <w:sz w:val="20"/>
                <w:szCs w:val="20"/>
              </w:rPr>
              <w:t xml:space="preserve">] </w:t>
            </w:r>
          </w:p>
        </w:tc>
        <w:tc>
          <w:tcPr>
            <w:tcW w:w="0" w:type="dxa"/>
          </w:tcPr>
          <w:p w14:paraId="0F5D065E" w14:textId="4C1A023F"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751</w:t>
            </w:r>
          </w:p>
        </w:tc>
      </w:tr>
      <w:tr w:rsidR="00E420E4" w:rsidRPr="002E7EB3" w14:paraId="0E1DD694"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260DBCB6" w14:textId="77777777" w:rsidR="00E420E4" w:rsidRDefault="00E420E4" w:rsidP="00365099">
            <w:pPr>
              <w:spacing w:line="360" w:lineRule="auto"/>
              <w:jc w:val="both"/>
              <w:rPr>
                <w:sz w:val="20"/>
                <w:szCs w:val="20"/>
              </w:rPr>
            </w:pPr>
            <w:r>
              <w:rPr>
                <w:sz w:val="20"/>
                <w:szCs w:val="20"/>
              </w:rPr>
              <w:t>TLCO%</w:t>
            </w:r>
          </w:p>
        </w:tc>
        <w:tc>
          <w:tcPr>
            <w:tcW w:w="0" w:type="dxa"/>
          </w:tcPr>
          <w:p w14:paraId="780D5CF8"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72.7 [13.7]</w:t>
            </w:r>
          </w:p>
        </w:tc>
        <w:tc>
          <w:tcPr>
            <w:tcW w:w="0" w:type="dxa"/>
          </w:tcPr>
          <w:p w14:paraId="33B4818B"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8.9 [19.4]</w:t>
            </w:r>
          </w:p>
        </w:tc>
        <w:tc>
          <w:tcPr>
            <w:tcW w:w="0" w:type="dxa"/>
          </w:tcPr>
          <w:p w14:paraId="2EDA7741" w14:textId="1CD5118A"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9</w:t>
            </w:r>
          </w:p>
        </w:tc>
      </w:tr>
      <w:tr w:rsidR="00E420E4" w:rsidRPr="005D69C9" w14:paraId="62555A3F"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29BD96B4" w14:textId="77777777" w:rsidR="00E420E4" w:rsidRPr="00D4563E" w:rsidRDefault="00E420E4" w:rsidP="00365099">
            <w:pPr>
              <w:spacing w:line="360" w:lineRule="auto"/>
              <w:jc w:val="both"/>
              <w:rPr>
                <w:color w:val="auto"/>
                <w:sz w:val="20"/>
                <w:szCs w:val="20"/>
              </w:rPr>
            </w:pPr>
            <w:r>
              <w:rPr>
                <w:color w:val="auto"/>
                <w:sz w:val="20"/>
                <w:szCs w:val="20"/>
              </w:rPr>
              <w:t>Emphysema (</w:t>
            </w:r>
            <w:r w:rsidRPr="00D4563E">
              <w:rPr>
                <w:color w:val="auto"/>
                <w:sz w:val="20"/>
                <w:szCs w:val="20"/>
              </w:rPr>
              <w:t>%LAA</w:t>
            </w:r>
            <w:r>
              <w:rPr>
                <w:color w:val="auto"/>
                <w:sz w:val="20"/>
                <w:szCs w:val="20"/>
              </w:rPr>
              <w:t>)</w:t>
            </w:r>
          </w:p>
        </w:tc>
        <w:tc>
          <w:tcPr>
            <w:tcW w:w="0" w:type="dxa"/>
          </w:tcPr>
          <w:p w14:paraId="694B2DF0" w14:textId="77777777" w:rsidR="00E420E4" w:rsidRPr="00316176"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16176">
              <w:rPr>
                <w:sz w:val="20"/>
                <w:szCs w:val="20"/>
              </w:rPr>
              <w:t xml:space="preserve">13.08 (9.97) </w:t>
            </w:r>
          </w:p>
        </w:tc>
        <w:tc>
          <w:tcPr>
            <w:tcW w:w="0" w:type="dxa"/>
          </w:tcPr>
          <w:p w14:paraId="042E3306" w14:textId="77777777" w:rsidR="00E420E4" w:rsidRPr="00316176"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16176">
              <w:rPr>
                <w:sz w:val="20"/>
                <w:szCs w:val="20"/>
              </w:rPr>
              <w:t xml:space="preserve">10.53 (9.30) </w:t>
            </w:r>
          </w:p>
        </w:tc>
        <w:tc>
          <w:tcPr>
            <w:tcW w:w="0" w:type="dxa"/>
          </w:tcPr>
          <w:p w14:paraId="7B6810B1" w14:textId="0F615038"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714</w:t>
            </w:r>
          </w:p>
        </w:tc>
      </w:tr>
    </w:tbl>
    <w:p w14:paraId="7F741E24" w14:textId="1B08739D" w:rsidR="00E420E4" w:rsidRDefault="00E420E4" w:rsidP="00E420E4">
      <w:pPr>
        <w:spacing w:line="360" w:lineRule="auto"/>
        <w:jc w:val="both"/>
        <w:rPr>
          <w:sz w:val="16"/>
          <w:szCs w:val="16"/>
        </w:rPr>
      </w:pPr>
      <w:r w:rsidRPr="001537CF">
        <w:rPr>
          <w:sz w:val="16"/>
          <w:szCs w:val="16"/>
        </w:rPr>
        <w:t xml:space="preserve">Values are given as </w:t>
      </w:r>
      <w:r>
        <w:rPr>
          <w:sz w:val="16"/>
          <w:szCs w:val="16"/>
        </w:rPr>
        <w:t>m</w:t>
      </w:r>
      <w:r w:rsidRPr="001537CF">
        <w:rPr>
          <w:sz w:val="16"/>
          <w:szCs w:val="16"/>
        </w:rPr>
        <w:t>ean values [SD]</w:t>
      </w:r>
      <w:r>
        <w:rPr>
          <w:sz w:val="16"/>
          <w:szCs w:val="16"/>
        </w:rPr>
        <w:t xml:space="preserve"> or</w:t>
      </w:r>
      <w:r w:rsidRPr="001537CF">
        <w:rPr>
          <w:sz w:val="16"/>
          <w:szCs w:val="16"/>
        </w:rPr>
        <w:t xml:space="preserve"> median (IQR). </w:t>
      </w:r>
      <w:r w:rsidRPr="00467E51">
        <w:rPr>
          <w:sz w:val="16"/>
          <w:szCs w:val="16"/>
        </w:rPr>
        <w:t xml:space="preserve">For </w:t>
      </w:r>
      <w:r>
        <w:rPr>
          <w:sz w:val="16"/>
          <w:szCs w:val="16"/>
        </w:rPr>
        <w:t xml:space="preserve">ICS, </w:t>
      </w:r>
      <w:r w:rsidR="00FE76E2">
        <w:rPr>
          <w:sz w:val="16"/>
          <w:szCs w:val="16"/>
        </w:rPr>
        <w:t xml:space="preserve">n = </w:t>
      </w:r>
      <w:r>
        <w:rPr>
          <w:sz w:val="16"/>
          <w:szCs w:val="16"/>
        </w:rPr>
        <w:t xml:space="preserve">21 for IFE, </w:t>
      </w:r>
      <w:r w:rsidR="00FE76E2">
        <w:rPr>
          <w:sz w:val="16"/>
          <w:szCs w:val="16"/>
        </w:rPr>
        <w:t xml:space="preserve">n = </w:t>
      </w:r>
      <w:r>
        <w:rPr>
          <w:sz w:val="16"/>
          <w:szCs w:val="16"/>
        </w:rPr>
        <w:t xml:space="preserve">17 for FE. For </w:t>
      </w:r>
      <w:r w:rsidRPr="00467E51">
        <w:rPr>
          <w:sz w:val="16"/>
          <w:szCs w:val="16"/>
        </w:rPr>
        <w:t>pack years</w:t>
      </w:r>
      <w:r>
        <w:rPr>
          <w:sz w:val="16"/>
          <w:szCs w:val="16"/>
        </w:rPr>
        <w:t xml:space="preserve"> and %LAA,</w:t>
      </w:r>
      <w:r w:rsidRPr="00467E51">
        <w:rPr>
          <w:sz w:val="16"/>
          <w:szCs w:val="16"/>
        </w:rPr>
        <w:t xml:space="preserve"> </w:t>
      </w:r>
      <w:r w:rsidR="00FE76E2">
        <w:rPr>
          <w:sz w:val="16"/>
          <w:szCs w:val="16"/>
        </w:rPr>
        <w:t xml:space="preserve">n = </w:t>
      </w:r>
      <w:r w:rsidRPr="00467E51">
        <w:rPr>
          <w:sz w:val="16"/>
          <w:szCs w:val="16"/>
        </w:rPr>
        <w:t xml:space="preserve">21 for IFE, </w:t>
      </w:r>
      <w:r w:rsidR="00FE76E2">
        <w:rPr>
          <w:sz w:val="16"/>
          <w:szCs w:val="16"/>
        </w:rPr>
        <w:t xml:space="preserve">n = </w:t>
      </w:r>
      <w:r w:rsidRPr="00467E51">
        <w:rPr>
          <w:sz w:val="16"/>
          <w:szCs w:val="16"/>
        </w:rPr>
        <w:t>17 for FE</w:t>
      </w:r>
      <w:r>
        <w:rPr>
          <w:sz w:val="16"/>
          <w:szCs w:val="16"/>
        </w:rPr>
        <w:t xml:space="preserve">, for TLCO% </w:t>
      </w:r>
      <w:r w:rsidR="00FE76E2">
        <w:rPr>
          <w:sz w:val="16"/>
          <w:szCs w:val="16"/>
        </w:rPr>
        <w:t xml:space="preserve">n = </w:t>
      </w:r>
      <w:r>
        <w:rPr>
          <w:sz w:val="16"/>
          <w:szCs w:val="16"/>
        </w:rPr>
        <w:t xml:space="preserve">19 for IFE and </w:t>
      </w:r>
      <w:r w:rsidR="00FE76E2">
        <w:rPr>
          <w:sz w:val="16"/>
          <w:szCs w:val="16"/>
        </w:rPr>
        <w:t xml:space="preserve">n = </w:t>
      </w:r>
      <w:r>
        <w:rPr>
          <w:sz w:val="16"/>
          <w:szCs w:val="16"/>
        </w:rPr>
        <w:t>16 for FE. Chi-square tests to test for gender differences and differences in proportions of IFE and FE taking ICS . Either a t-test or</w:t>
      </w:r>
      <w:r w:rsidRPr="00FA26AC">
        <w:rPr>
          <w:sz w:val="16"/>
          <w:szCs w:val="16"/>
        </w:rPr>
        <w:t xml:space="preserve"> Mann–Whitney U test for all other</w:t>
      </w:r>
      <w:r>
        <w:rPr>
          <w:sz w:val="16"/>
          <w:szCs w:val="16"/>
        </w:rPr>
        <w:t xml:space="preserve"> </w:t>
      </w:r>
      <w:r w:rsidRPr="00FA26AC">
        <w:rPr>
          <w:sz w:val="16"/>
          <w:szCs w:val="16"/>
        </w:rPr>
        <w:t>variables</w:t>
      </w:r>
      <w:r>
        <w:rPr>
          <w:sz w:val="16"/>
          <w:szCs w:val="16"/>
        </w:rPr>
        <w:t>, as appropriate</w:t>
      </w:r>
      <w:r w:rsidRPr="00FA26AC">
        <w:rPr>
          <w:sz w:val="16"/>
          <w:szCs w:val="16"/>
        </w:rPr>
        <w:t>.*</w:t>
      </w:r>
      <w:r w:rsidR="00FE76E2" w:rsidRPr="005601B0">
        <w:rPr>
          <w:i/>
          <w:iCs/>
          <w:sz w:val="16"/>
          <w:szCs w:val="16"/>
        </w:rPr>
        <w:t>P</w:t>
      </w:r>
      <w:r w:rsidR="00FE76E2">
        <w:rPr>
          <w:sz w:val="16"/>
          <w:szCs w:val="16"/>
        </w:rPr>
        <w:t xml:space="preserve"> </w:t>
      </w:r>
      <w:r w:rsidRPr="00FA26AC">
        <w:rPr>
          <w:sz w:val="16"/>
          <w:szCs w:val="16"/>
        </w:rPr>
        <w:t>&lt;</w:t>
      </w:r>
      <w:r w:rsidR="00FE76E2">
        <w:rPr>
          <w:sz w:val="16"/>
          <w:szCs w:val="16"/>
        </w:rPr>
        <w:t xml:space="preserve"> </w:t>
      </w:r>
      <w:r w:rsidRPr="00FA26AC">
        <w:rPr>
          <w:sz w:val="16"/>
          <w:szCs w:val="16"/>
        </w:rPr>
        <w:t>.05</w:t>
      </w:r>
    </w:p>
    <w:p w14:paraId="56017DF2" w14:textId="77777777" w:rsidR="00E420E4" w:rsidRDefault="00E420E4" w:rsidP="00E420E4">
      <w:pPr>
        <w:pStyle w:val="Caption"/>
        <w:keepNext/>
        <w:spacing w:line="360" w:lineRule="auto"/>
        <w:jc w:val="both"/>
        <w:rPr>
          <w:sz w:val="22"/>
          <w:szCs w:val="22"/>
        </w:rPr>
      </w:pPr>
    </w:p>
    <w:p w14:paraId="1E92F42F" w14:textId="028870AF" w:rsidR="00E420E4" w:rsidRPr="0005218D" w:rsidRDefault="00E420E4" w:rsidP="00E420E4">
      <w:pPr>
        <w:pStyle w:val="Caption"/>
        <w:keepNext/>
        <w:spacing w:line="360" w:lineRule="auto"/>
        <w:jc w:val="both"/>
        <w:rPr>
          <w:sz w:val="22"/>
          <w:szCs w:val="22"/>
        </w:rPr>
      </w:pPr>
      <w:r w:rsidRPr="0005218D">
        <w:rPr>
          <w:sz w:val="22"/>
          <w:szCs w:val="22"/>
        </w:rPr>
        <w:t xml:space="preserve">Table </w:t>
      </w:r>
      <w:r w:rsidRPr="0005218D">
        <w:rPr>
          <w:sz w:val="22"/>
          <w:szCs w:val="22"/>
        </w:rPr>
        <w:fldChar w:fldCharType="begin"/>
      </w:r>
      <w:r w:rsidRPr="0005218D">
        <w:rPr>
          <w:sz w:val="22"/>
          <w:szCs w:val="22"/>
        </w:rPr>
        <w:instrText xml:space="preserve"> SEQ Table \* ARABIC </w:instrText>
      </w:r>
      <w:r w:rsidRPr="0005218D">
        <w:rPr>
          <w:sz w:val="22"/>
          <w:szCs w:val="22"/>
        </w:rPr>
        <w:fldChar w:fldCharType="separate"/>
      </w:r>
      <w:r w:rsidR="00FE76E2">
        <w:rPr>
          <w:noProof/>
          <w:sz w:val="22"/>
          <w:szCs w:val="22"/>
        </w:rPr>
        <w:t>2</w:t>
      </w:r>
      <w:r w:rsidRPr="0005218D">
        <w:rPr>
          <w:sz w:val="22"/>
          <w:szCs w:val="22"/>
        </w:rPr>
        <w:fldChar w:fldCharType="end"/>
      </w:r>
      <w:r w:rsidRPr="0005218D">
        <w:rPr>
          <w:sz w:val="22"/>
          <w:szCs w:val="22"/>
        </w:rPr>
        <w:t xml:space="preserve">: </w:t>
      </w:r>
      <w:r>
        <w:rPr>
          <w:sz w:val="22"/>
          <w:szCs w:val="22"/>
        </w:rPr>
        <w:t xml:space="preserve">Markers of SAD </w:t>
      </w:r>
      <w:r w:rsidRPr="0005218D">
        <w:rPr>
          <w:sz w:val="22"/>
          <w:szCs w:val="22"/>
        </w:rPr>
        <w:t>in infrequent and frequent COPD exacerbators</w:t>
      </w:r>
    </w:p>
    <w:tbl>
      <w:tblPr>
        <w:tblStyle w:val="ListTable6Colorful1"/>
        <w:tblW w:w="0" w:type="auto"/>
        <w:tblLook w:val="06A0" w:firstRow="1" w:lastRow="0" w:firstColumn="1" w:lastColumn="0" w:noHBand="1" w:noVBand="1"/>
      </w:tblPr>
      <w:tblGrid>
        <w:gridCol w:w="2093"/>
        <w:gridCol w:w="1496"/>
        <w:gridCol w:w="1563"/>
        <w:gridCol w:w="1251"/>
      </w:tblGrid>
      <w:tr w:rsidR="00E420E4" w:rsidRPr="002E7EB3" w14:paraId="77588787" w14:textId="77777777" w:rsidTr="003650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6AE6DDE" w14:textId="77777777" w:rsidR="00E420E4" w:rsidRPr="002E7EB3" w:rsidRDefault="00E420E4" w:rsidP="00365099">
            <w:pPr>
              <w:spacing w:line="360" w:lineRule="auto"/>
              <w:jc w:val="both"/>
              <w:rPr>
                <w:sz w:val="20"/>
                <w:szCs w:val="20"/>
              </w:rPr>
            </w:pPr>
          </w:p>
        </w:tc>
        <w:tc>
          <w:tcPr>
            <w:tcW w:w="1496" w:type="dxa"/>
          </w:tcPr>
          <w:p w14:paraId="6CB9995D" w14:textId="28CE4A6E" w:rsidR="00E420E4" w:rsidRPr="002E7EB3" w:rsidRDefault="00E420E4" w:rsidP="0036509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2E7EB3">
              <w:rPr>
                <w:sz w:val="20"/>
                <w:szCs w:val="20"/>
              </w:rPr>
              <w:t xml:space="preserve">Infrequent </w:t>
            </w:r>
            <w:r w:rsidRPr="004259B9">
              <w:rPr>
                <w:sz w:val="20"/>
                <w:szCs w:val="20"/>
              </w:rPr>
              <w:t>(</w:t>
            </w:r>
            <w:r w:rsidR="00FE76E2">
              <w:rPr>
                <w:sz w:val="20"/>
                <w:szCs w:val="20"/>
              </w:rPr>
              <w:t xml:space="preserve">N = </w:t>
            </w:r>
            <w:r w:rsidRPr="004259B9">
              <w:rPr>
                <w:sz w:val="20"/>
                <w:szCs w:val="20"/>
              </w:rPr>
              <w:t>22)</w:t>
            </w:r>
          </w:p>
        </w:tc>
        <w:tc>
          <w:tcPr>
            <w:tcW w:w="1563" w:type="dxa"/>
          </w:tcPr>
          <w:p w14:paraId="273D7C13" w14:textId="59458516" w:rsidR="00E420E4" w:rsidRPr="002E7EB3" w:rsidRDefault="00E420E4" w:rsidP="0036509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2E7EB3">
              <w:rPr>
                <w:sz w:val="20"/>
                <w:szCs w:val="20"/>
              </w:rPr>
              <w:t xml:space="preserve">Frequent </w:t>
            </w:r>
            <w:r w:rsidRPr="0016585C">
              <w:rPr>
                <w:sz w:val="20"/>
                <w:szCs w:val="20"/>
              </w:rPr>
              <w:t>(</w:t>
            </w:r>
            <w:r w:rsidR="00FE76E2">
              <w:rPr>
                <w:sz w:val="20"/>
                <w:szCs w:val="20"/>
              </w:rPr>
              <w:t xml:space="preserve">N = </w:t>
            </w:r>
            <w:r w:rsidRPr="0016585C">
              <w:rPr>
                <w:sz w:val="20"/>
                <w:szCs w:val="20"/>
              </w:rPr>
              <w:t>17)</w:t>
            </w:r>
          </w:p>
        </w:tc>
        <w:tc>
          <w:tcPr>
            <w:tcW w:w="1251" w:type="dxa"/>
          </w:tcPr>
          <w:p w14:paraId="7CCD9EF8" w14:textId="77777777" w:rsidR="00E420E4" w:rsidRPr="002E7EB3" w:rsidRDefault="00E420E4" w:rsidP="0036509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5601B0">
              <w:rPr>
                <w:i/>
                <w:iCs/>
                <w:sz w:val="20"/>
                <w:szCs w:val="20"/>
              </w:rPr>
              <w:t>P</w:t>
            </w:r>
            <w:r w:rsidRPr="002E7EB3">
              <w:rPr>
                <w:sz w:val="20"/>
                <w:szCs w:val="20"/>
              </w:rPr>
              <w:t xml:space="preserve"> value</w:t>
            </w:r>
          </w:p>
        </w:tc>
      </w:tr>
      <w:tr w:rsidR="00E420E4" w:rsidRPr="002E7EB3" w14:paraId="3DCAC640"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1A543491" w14:textId="77777777" w:rsidR="00E420E4" w:rsidRPr="002E7EB3" w:rsidRDefault="00E420E4" w:rsidP="00365099">
            <w:pPr>
              <w:spacing w:line="360" w:lineRule="auto"/>
              <w:jc w:val="both"/>
              <w:rPr>
                <w:sz w:val="20"/>
                <w:szCs w:val="20"/>
              </w:rPr>
            </w:pPr>
            <w:r w:rsidRPr="002E7EB3">
              <w:rPr>
                <w:sz w:val="20"/>
                <w:szCs w:val="20"/>
              </w:rPr>
              <w:t>R5-R19</w:t>
            </w:r>
          </w:p>
        </w:tc>
        <w:tc>
          <w:tcPr>
            <w:tcW w:w="1496" w:type="dxa"/>
          </w:tcPr>
          <w:p w14:paraId="2B714F28"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0.95 [0.61</w:t>
            </w:r>
            <w:r w:rsidRPr="00833E61">
              <w:rPr>
                <w:rFonts w:ascii="Calibri" w:hAnsi="Calibri" w:cs="Calibri"/>
                <w:sz w:val="20"/>
                <w:szCs w:val="20"/>
              </w:rPr>
              <w:t xml:space="preserve">] </w:t>
            </w:r>
          </w:p>
        </w:tc>
        <w:tc>
          <w:tcPr>
            <w:tcW w:w="1563" w:type="dxa"/>
          </w:tcPr>
          <w:p w14:paraId="34F67904"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1.15 [1.05</w:t>
            </w:r>
            <w:r w:rsidRPr="0037331B">
              <w:rPr>
                <w:rFonts w:ascii="Calibri" w:hAnsi="Calibri" w:cs="Calibri"/>
                <w:sz w:val="20"/>
                <w:szCs w:val="20"/>
              </w:rPr>
              <w:t xml:space="preserve">] </w:t>
            </w:r>
          </w:p>
        </w:tc>
        <w:tc>
          <w:tcPr>
            <w:tcW w:w="1251" w:type="dxa"/>
          </w:tcPr>
          <w:p w14:paraId="6E8D4CDE" w14:textId="0D31B308"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687</w:t>
            </w:r>
          </w:p>
        </w:tc>
      </w:tr>
      <w:tr w:rsidR="00E420E4" w:rsidRPr="005D69C9" w14:paraId="57AB6F0A"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27246AC8" w14:textId="77777777" w:rsidR="00E420E4" w:rsidRPr="00D4563E" w:rsidRDefault="00E420E4" w:rsidP="00365099">
            <w:pPr>
              <w:spacing w:line="360" w:lineRule="auto"/>
              <w:jc w:val="both"/>
              <w:rPr>
                <w:sz w:val="20"/>
                <w:szCs w:val="20"/>
              </w:rPr>
            </w:pPr>
            <w:r w:rsidRPr="00D4563E">
              <w:rPr>
                <w:sz w:val="20"/>
                <w:szCs w:val="20"/>
              </w:rPr>
              <w:t>AX</w:t>
            </w:r>
          </w:p>
        </w:tc>
        <w:tc>
          <w:tcPr>
            <w:tcW w:w="1496" w:type="dxa"/>
          </w:tcPr>
          <w:p w14:paraId="3B2132DA" w14:textId="77777777"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D4563E">
              <w:rPr>
                <w:sz w:val="20"/>
                <w:szCs w:val="20"/>
              </w:rPr>
              <w:t xml:space="preserve">12.09 (13.91) </w:t>
            </w:r>
          </w:p>
        </w:tc>
        <w:tc>
          <w:tcPr>
            <w:tcW w:w="1563" w:type="dxa"/>
          </w:tcPr>
          <w:p w14:paraId="03A8B7E1" w14:textId="77777777"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D4563E">
              <w:rPr>
                <w:sz w:val="20"/>
                <w:szCs w:val="20"/>
              </w:rPr>
              <w:t xml:space="preserve">8.95 (29.1) </w:t>
            </w:r>
          </w:p>
        </w:tc>
        <w:tc>
          <w:tcPr>
            <w:tcW w:w="1251" w:type="dxa"/>
          </w:tcPr>
          <w:p w14:paraId="7AA2EEAD" w14:textId="46ADE30B"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869</w:t>
            </w:r>
          </w:p>
        </w:tc>
      </w:tr>
      <w:tr w:rsidR="00E420E4" w:rsidRPr="005D69C9" w14:paraId="4A24DC70"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66CFA6C6" w14:textId="77777777" w:rsidR="00E420E4" w:rsidRPr="00D4563E" w:rsidRDefault="00E420E4" w:rsidP="00365099">
            <w:pPr>
              <w:spacing w:line="360" w:lineRule="auto"/>
              <w:jc w:val="both"/>
              <w:rPr>
                <w:sz w:val="20"/>
                <w:szCs w:val="20"/>
              </w:rPr>
            </w:pPr>
            <w:r>
              <w:rPr>
                <w:sz w:val="20"/>
                <w:szCs w:val="20"/>
              </w:rPr>
              <w:t>S</w:t>
            </w:r>
            <w:r w:rsidRPr="001D26BF">
              <w:rPr>
                <w:sz w:val="20"/>
                <w:szCs w:val="20"/>
                <w:vertAlign w:val="subscript"/>
              </w:rPr>
              <w:t>cond</w:t>
            </w:r>
          </w:p>
        </w:tc>
        <w:tc>
          <w:tcPr>
            <w:tcW w:w="1496" w:type="dxa"/>
          </w:tcPr>
          <w:p w14:paraId="473DF975" w14:textId="77777777"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2 (0.036)</w:t>
            </w:r>
          </w:p>
        </w:tc>
        <w:tc>
          <w:tcPr>
            <w:tcW w:w="1563" w:type="dxa"/>
          </w:tcPr>
          <w:p w14:paraId="2F97DD30" w14:textId="77777777"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4 (0.034)</w:t>
            </w:r>
          </w:p>
        </w:tc>
        <w:tc>
          <w:tcPr>
            <w:tcW w:w="1251" w:type="dxa"/>
          </w:tcPr>
          <w:p w14:paraId="700D528D" w14:textId="17EBEC20"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7</w:t>
            </w:r>
          </w:p>
        </w:tc>
      </w:tr>
      <w:tr w:rsidR="00E420E4" w:rsidRPr="005D69C9" w14:paraId="49B2FF4B"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0329A037" w14:textId="77777777" w:rsidR="00E420E4" w:rsidRPr="00D4563E" w:rsidRDefault="00E420E4" w:rsidP="00365099">
            <w:pPr>
              <w:spacing w:line="360" w:lineRule="auto"/>
              <w:jc w:val="both"/>
              <w:rPr>
                <w:sz w:val="20"/>
                <w:szCs w:val="20"/>
                <w:vertAlign w:val="subscript"/>
              </w:rPr>
            </w:pPr>
            <w:r w:rsidRPr="00D4563E">
              <w:rPr>
                <w:sz w:val="20"/>
                <w:szCs w:val="20"/>
              </w:rPr>
              <w:t>S</w:t>
            </w:r>
            <w:r w:rsidRPr="00D4563E">
              <w:rPr>
                <w:sz w:val="20"/>
                <w:szCs w:val="20"/>
                <w:vertAlign w:val="subscript"/>
              </w:rPr>
              <w:t>acin</w:t>
            </w:r>
          </w:p>
        </w:tc>
        <w:tc>
          <w:tcPr>
            <w:tcW w:w="1496" w:type="dxa"/>
          </w:tcPr>
          <w:p w14:paraId="6EF40431" w14:textId="77777777"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D4563E">
              <w:rPr>
                <w:sz w:val="20"/>
                <w:szCs w:val="20"/>
              </w:rPr>
              <w:t xml:space="preserve">0.246 (0.209) </w:t>
            </w:r>
          </w:p>
        </w:tc>
        <w:tc>
          <w:tcPr>
            <w:tcW w:w="1563" w:type="dxa"/>
          </w:tcPr>
          <w:p w14:paraId="2251BE12" w14:textId="77777777"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D4563E">
              <w:rPr>
                <w:sz w:val="20"/>
                <w:szCs w:val="20"/>
              </w:rPr>
              <w:t xml:space="preserve">0.459 (0.320) </w:t>
            </w:r>
          </w:p>
        </w:tc>
        <w:tc>
          <w:tcPr>
            <w:tcW w:w="1251" w:type="dxa"/>
          </w:tcPr>
          <w:p w14:paraId="34F58318" w14:textId="50CE33E8" w:rsidR="00E420E4" w:rsidRPr="00D4563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027</w:t>
            </w:r>
          </w:p>
        </w:tc>
      </w:tr>
      <w:tr w:rsidR="00E420E4" w:rsidRPr="005D69C9" w14:paraId="2299045C"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72F8B656" w14:textId="77777777" w:rsidR="00E420E4" w:rsidRPr="00D4563E" w:rsidRDefault="00E420E4" w:rsidP="00365099">
            <w:pPr>
              <w:spacing w:line="360" w:lineRule="auto"/>
              <w:jc w:val="both"/>
              <w:rPr>
                <w:sz w:val="20"/>
                <w:szCs w:val="20"/>
              </w:rPr>
            </w:pPr>
            <w:r w:rsidRPr="00D4563E">
              <w:rPr>
                <w:sz w:val="20"/>
                <w:szCs w:val="20"/>
              </w:rPr>
              <w:t>RV/TLC</w:t>
            </w:r>
          </w:p>
        </w:tc>
        <w:tc>
          <w:tcPr>
            <w:tcW w:w="1496" w:type="dxa"/>
          </w:tcPr>
          <w:p w14:paraId="4A77F621"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42.1 [7.4</w:t>
            </w:r>
            <w:r w:rsidRPr="00833E61">
              <w:rPr>
                <w:rFonts w:ascii="Calibri" w:hAnsi="Calibri" w:cs="Calibri"/>
                <w:sz w:val="20"/>
                <w:szCs w:val="20"/>
              </w:rPr>
              <w:t>]</w:t>
            </w:r>
          </w:p>
        </w:tc>
        <w:tc>
          <w:tcPr>
            <w:tcW w:w="1563" w:type="dxa"/>
          </w:tcPr>
          <w:p w14:paraId="772A379C"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42.9 [9.9</w:t>
            </w:r>
            <w:r w:rsidRPr="0037331B">
              <w:rPr>
                <w:rFonts w:ascii="Calibri" w:hAnsi="Calibri" w:cs="Calibri"/>
                <w:sz w:val="20"/>
                <w:szCs w:val="20"/>
              </w:rPr>
              <w:t xml:space="preserve">] </w:t>
            </w:r>
          </w:p>
        </w:tc>
        <w:tc>
          <w:tcPr>
            <w:tcW w:w="1251" w:type="dxa"/>
          </w:tcPr>
          <w:p w14:paraId="29A463E5" w14:textId="11AA3289"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956</w:t>
            </w:r>
          </w:p>
        </w:tc>
      </w:tr>
      <w:tr w:rsidR="00E420E4" w:rsidRPr="005D69C9" w14:paraId="055ED78A" w14:textId="77777777" w:rsidTr="00365099">
        <w:tc>
          <w:tcPr>
            <w:cnfStyle w:val="001000000000" w:firstRow="0" w:lastRow="0" w:firstColumn="1" w:lastColumn="0" w:oddVBand="0" w:evenVBand="0" w:oddHBand="0" w:evenHBand="0" w:firstRowFirstColumn="0" w:firstRowLastColumn="0" w:lastRowFirstColumn="0" w:lastRowLastColumn="0"/>
            <w:tcW w:w="2093" w:type="dxa"/>
          </w:tcPr>
          <w:p w14:paraId="634911CA" w14:textId="77777777" w:rsidR="00E420E4" w:rsidRPr="00D4563E" w:rsidRDefault="00E420E4" w:rsidP="00365099">
            <w:pPr>
              <w:spacing w:line="360" w:lineRule="auto"/>
              <w:jc w:val="both"/>
              <w:rPr>
                <w:sz w:val="20"/>
                <w:szCs w:val="20"/>
              </w:rPr>
            </w:pPr>
            <w:r w:rsidRPr="00D4563E">
              <w:rPr>
                <w:sz w:val="20"/>
                <w:szCs w:val="20"/>
              </w:rPr>
              <w:t>MLD E/I</w:t>
            </w:r>
          </w:p>
        </w:tc>
        <w:tc>
          <w:tcPr>
            <w:tcW w:w="1496" w:type="dxa"/>
          </w:tcPr>
          <w:p w14:paraId="053C6075" w14:textId="77777777" w:rsidR="00E420E4" w:rsidRPr="00833E61"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833E61">
              <w:rPr>
                <w:rFonts w:cstheme="minorHAnsi"/>
                <w:sz w:val="20"/>
                <w:szCs w:val="20"/>
              </w:rPr>
              <w:t>0.86 [0.05</w:t>
            </w:r>
            <w:r w:rsidRPr="00833E61">
              <w:rPr>
                <w:rFonts w:ascii="Calibri" w:hAnsi="Calibri" w:cs="Calibri"/>
                <w:sz w:val="20"/>
                <w:szCs w:val="20"/>
              </w:rPr>
              <w:t xml:space="preserve">] </w:t>
            </w:r>
          </w:p>
        </w:tc>
        <w:tc>
          <w:tcPr>
            <w:tcW w:w="1563" w:type="dxa"/>
          </w:tcPr>
          <w:p w14:paraId="784D1575" w14:textId="77777777" w:rsidR="00E420E4" w:rsidRPr="0037331B"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37331B">
              <w:rPr>
                <w:rFonts w:cstheme="minorHAnsi"/>
                <w:sz w:val="20"/>
                <w:szCs w:val="20"/>
              </w:rPr>
              <w:t>0.85 [0.06</w:t>
            </w:r>
            <w:r w:rsidRPr="0037331B">
              <w:rPr>
                <w:rFonts w:ascii="Calibri" w:hAnsi="Calibri" w:cs="Calibri"/>
                <w:sz w:val="20"/>
                <w:szCs w:val="20"/>
              </w:rPr>
              <w:t xml:space="preserve">] </w:t>
            </w:r>
          </w:p>
        </w:tc>
        <w:tc>
          <w:tcPr>
            <w:tcW w:w="1251" w:type="dxa"/>
          </w:tcPr>
          <w:p w14:paraId="403D291B" w14:textId="496170C9" w:rsidR="00E420E4" w:rsidRPr="00C4740E" w:rsidRDefault="00E420E4" w:rsidP="0036509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C4740E">
              <w:rPr>
                <w:sz w:val="20"/>
                <w:szCs w:val="20"/>
              </w:rPr>
              <w:t>.783</w:t>
            </w:r>
          </w:p>
        </w:tc>
      </w:tr>
    </w:tbl>
    <w:p w14:paraId="227F7DBC" w14:textId="33985F0D" w:rsidR="00E420E4" w:rsidRDefault="00E420E4" w:rsidP="00E420E4">
      <w:pPr>
        <w:spacing w:line="360" w:lineRule="auto"/>
        <w:jc w:val="both"/>
        <w:rPr>
          <w:sz w:val="16"/>
          <w:szCs w:val="16"/>
        </w:rPr>
      </w:pPr>
      <w:r w:rsidRPr="001537CF">
        <w:rPr>
          <w:sz w:val="16"/>
          <w:szCs w:val="16"/>
        </w:rPr>
        <w:t xml:space="preserve">Values are given as </w:t>
      </w:r>
      <w:r>
        <w:rPr>
          <w:sz w:val="16"/>
          <w:szCs w:val="16"/>
        </w:rPr>
        <w:t>m</w:t>
      </w:r>
      <w:r w:rsidRPr="001537CF">
        <w:rPr>
          <w:sz w:val="16"/>
          <w:szCs w:val="16"/>
        </w:rPr>
        <w:t>ean</w:t>
      </w:r>
      <w:r>
        <w:rPr>
          <w:sz w:val="16"/>
          <w:szCs w:val="16"/>
        </w:rPr>
        <w:t xml:space="preserve"> </w:t>
      </w:r>
      <w:r w:rsidRPr="001537CF">
        <w:rPr>
          <w:sz w:val="16"/>
          <w:szCs w:val="16"/>
        </w:rPr>
        <w:t>[SD</w:t>
      </w:r>
      <w:r>
        <w:rPr>
          <w:rFonts w:cstheme="minorHAnsi"/>
          <w:sz w:val="16"/>
          <w:szCs w:val="16"/>
        </w:rPr>
        <w:t>]</w:t>
      </w:r>
      <w:r>
        <w:rPr>
          <w:sz w:val="16"/>
          <w:szCs w:val="16"/>
        </w:rPr>
        <w:t xml:space="preserve"> or </w:t>
      </w:r>
      <w:r w:rsidRPr="001537CF">
        <w:rPr>
          <w:sz w:val="16"/>
          <w:szCs w:val="16"/>
        </w:rPr>
        <w:t>median (</w:t>
      </w:r>
      <w:r w:rsidRPr="00DF1ABB">
        <w:rPr>
          <w:sz w:val="16"/>
          <w:szCs w:val="16"/>
        </w:rPr>
        <w:t>IQR).</w:t>
      </w:r>
      <w:r>
        <w:rPr>
          <w:sz w:val="16"/>
          <w:szCs w:val="16"/>
        </w:rPr>
        <w:t xml:space="preserve"> </w:t>
      </w:r>
      <w:r w:rsidRPr="00DF1ABB">
        <w:rPr>
          <w:sz w:val="16"/>
          <w:szCs w:val="16"/>
        </w:rPr>
        <w:t>For</w:t>
      </w:r>
      <w:r w:rsidRPr="001537CF">
        <w:rPr>
          <w:sz w:val="16"/>
          <w:szCs w:val="16"/>
        </w:rPr>
        <w:t xml:space="preserve"> R5-R19</w:t>
      </w:r>
      <w:r>
        <w:rPr>
          <w:sz w:val="16"/>
          <w:szCs w:val="16"/>
        </w:rPr>
        <w:t xml:space="preserve"> and AX</w:t>
      </w:r>
      <w:r w:rsidRPr="001537CF">
        <w:rPr>
          <w:sz w:val="16"/>
          <w:szCs w:val="16"/>
        </w:rPr>
        <w:t xml:space="preserve">, </w:t>
      </w:r>
      <w:r w:rsidR="00FE76E2">
        <w:rPr>
          <w:sz w:val="16"/>
          <w:szCs w:val="16"/>
        </w:rPr>
        <w:t xml:space="preserve">n = </w:t>
      </w:r>
      <w:r>
        <w:rPr>
          <w:sz w:val="16"/>
          <w:szCs w:val="16"/>
        </w:rPr>
        <w:t xml:space="preserve">18 for IFE, </w:t>
      </w:r>
      <w:r w:rsidR="00FE76E2">
        <w:rPr>
          <w:sz w:val="16"/>
          <w:szCs w:val="16"/>
        </w:rPr>
        <w:t xml:space="preserve">n = </w:t>
      </w:r>
      <w:r>
        <w:rPr>
          <w:sz w:val="16"/>
          <w:szCs w:val="16"/>
        </w:rPr>
        <w:t>17 for FE. For S</w:t>
      </w:r>
      <w:r w:rsidRPr="00E07F8F">
        <w:rPr>
          <w:sz w:val="16"/>
          <w:szCs w:val="16"/>
          <w:vertAlign w:val="subscript"/>
        </w:rPr>
        <w:t>acin</w:t>
      </w:r>
      <w:r>
        <w:rPr>
          <w:sz w:val="16"/>
          <w:szCs w:val="16"/>
        </w:rPr>
        <w:t xml:space="preserve">, </w:t>
      </w:r>
      <w:r w:rsidR="00FE76E2">
        <w:rPr>
          <w:sz w:val="16"/>
          <w:szCs w:val="16"/>
        </w:rPr>
        <w:t xml:space="preserve">n = </w:t>
      </w:r>
      <w:r>
        <w:rPr>
          <w:sz w:val="16"/>
          <w:szCs w:val="16"/>
        </w:rPr>
        <w:t xml:space="preserve">14 for IFE and for FE. For RV/TLC, </w:t>
      </w:r>
      <w:r w:rsidR="00FE76E2">
        <w:rPr>
          <w:sz w:val="16"/>
          <w:szCs w:val="16"/>
        </w:rPr>
        <w:t xml:space="preserve">n = </w:t>
      </w:r>
      <w:r>
        <w:rPr>
          <w:sz w:val="16"/>
          <w:szCs w:val="16"/>
        </w:rPr>
        <w:t xml:space="preserve">17 for IFE and for FE. For MLD E/I and %LAA, </w:t>
      </w:r>
      <w:r w:rsidR="00FE76E2">
        <w:rPr>
          <w:sz w:val="16"/>
          <w:szCs w:val="16"/>
        </w:rPr>
        <w:t xml:space="preserve">n = </w:t>
      </w:r>
      <w:r>
        <w:rPr>
          <w:sz w:val="16"/>
          <w:szCs w:val="16"/>
        </w:rPr>
        <w:t xml:space="preserve">21 for IFE, </w:t>
      </w:r>
      <w:r w:rsidR="00FE76E2">
        <w:rPr>
          <w:sz w:val="16"/>
          <w:szCs w:val="16"/>
        </w:rPr>
        <w:t xml:space="preserve">n = </w:t>
      </w:r>
      <w:r>
        <w:rPr>
          <w:sz w:val="16"/>
          <w:szCs w:val="16"/>
        </w:rPr>
        <w:t>17 for FE. Either a t-test or</w:t>
      </w:r>
      <w:r w:rsidRPr="00FA26AC">
        <w:rPr>
          <w:sz w:val="16"/>
          <w:szCs w:val="16"/>
        </w:rPr>
        <w:t xml:space="preserve"> Ma</w:t>
      </w:r>
      <w:r>
        <w:rPr>
          <w:sz w:val="16"/>
          <w:szCs w:val="16"/>
        </w:rPr>
        <w:t xml:space="preserve">nn–Whitney U test for all </w:t>
      </w:r>
      <w:r w:rsidRPr="00FA26AC">
        <w:rPr>
          <w:sz w:val="16"/>
          <w:szCs w:val="16"/>
        </w:rPr>
        <w:t>variables</w:t>
      </w:r>
    </w:p>
    <w:p w14:paraId="24B54391" w14:textId="77777777" w:rsidR="00E420E4" w:rsidRPr="00D70843" w:rsidRDefault="00E420E4" w:rsidP="00E420E4">
      <w:pPr>
        <w:spacing w:line="360" w:lineRule="auto"/>
        <w:jc w:val="both"/>
      </w:pPr>
    </w:p>
    <w:p w14:paraId="760442AF" w14:textId="729B6A88" w:rsidR="00E420E4" w:rsidRPr="00684600" w:rsidRDefault="00E420E4" w:rsidP="00E420E4">
      <w:pPr>
        <w:pStyle w:val="Caption"/>
        <w:keepNext/>
        <w:spacing w:line="360" w:lineRule="auto"/>
        <w:jc w:val="both"/>
        <w:rPr>
          <w:sz w:val="22"/>
          <w:szCs w:val="22"/>
        </w:rPr>
      </w:pPr>
      <w:bookmarkStart w:id="18" w:name="_Ref25751647"/>
      <w:r w:rsidRPr="00684600">
        <w:rPr>
          <w:sz w:val="22"/>
          <w:szCs w:val="22"/>
        </w:rPr>
        <w:t xml:space="preserve">Table </w:t>
      </w:r>
      <w:r w:rsidRPr="00684600">
        <w:rPr>
          <w:sz w:val="22"/>
          <w:szCs w:val="22"/>
        </w:rPr>
        <w:fldChar w:fldCharType="begin"/>
      </w:r>
      <w:r w:rsidRPr="00684600">
        <w:rPr>
          <w:sz w:val="22"/>
          <w:szCs w:val="22"/>
        </w:rPr>
        <w:instrText xml:space="preserve"> SEQ Table \* ARABIC </w:instrText>
      </w:r>
      <w:r w:rsidRPr="00684600">
        <w:rPr>
          <w:sz w:val="22"/>
          <w:szCs w:val="22"/>
        </w:rPr>
        <w:fldChar w:fldCharType="separate"/>
      </w:r>
      <w:r w:rsidR="00FE76E2">
        <w:rPr>
          <w:noProof/>
          <w:sz w:val="22"/>
          <w:szCs w:val="22"/>
        </w:rPr>
        <w:t>3</w:t>
      </w:r>
      <w:r w:rsidRPr="00684600">
        <w:rPr>
          <w:sz w:val="22"/>
          <w:szCs w:val="22"/>
        </w:rPr>
        <w:fldChar w:fldCharType="end"/>
      </w:r>
      <w:bookmarkEnd w:id="18"/>
      <w:r w:rsidRPr="00684600">
        <w:rPr>
          <w:sz w:val="22"/>
          <w:szCs w:val="22"/>
        </w:rPr>
        <w:t xml:space="preserve">: Correlation analysis between markers of SAD and BAL </w:t>
      </w:r>
      <w:r>
        <w:rPr>
          <w:sz w:val="22"/>
          <w:szCs w:val="22"/>
        </w:rPr>
        <w:t xml:space="preserve">neutrophil </w:t>
      </w:r>
      <w:r w:rsidRPr="00684600">
        <w:rPr>
          <w:sz w:val="22"/>
          <w:szCs w:val="22"/>
        </w:rPr>
        <w:t>proportions</w:t>
      </w:r>
      <w:r>
        <w:rPr>
          <w:sz w:val="22"/>
          <w:szCs w:val="22"/>
        </w:rPr>
        <w:t xml:space="preserve"> in all COPD subjects</w:t>
      </w:r>
    </w:p>
    <w:tbl>
      <w:tblPr>
        <w:tblStyle w:val="ListTable6Colorful1"/>
        <w:tblW w:w="3704" w:type="pct"/>
        <w:tblLook w:val="06A0" w:firstRow="1" w:lastRow="0" w:firstColumn="1" w:lastColumn="0" w:noHBand="1" w:noVBand="1"/>
      </w:tblPr>
      <w:tblGrid>
        <w:gridCol w:w="1672"/>
        <w:gridCol w:w="2507"/>
        <w:gridCol w:w="2507"/>
      </w:tblGrid>
      <w:tr w:rsidR="00E420E4" w:rsidRPr="00167AB6" w14:paraId="6FF0FCB0" w14:textId="77777777" w:rsidTr="003650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1C7F2697" w14:textId="77777777" w:rsidR="00E420E4" w:rsidRPr="00167AB6" w:rsidRDefault="00E420E4" w:rsidP="00365099">
            <w:pPr>
              <w:spacing w:line="360" w:lineRule="auto"/>
              <w:jc w:val="center"/>
            </w:pPr>
            <w:r>
              <w:t>Index</w:t>
            </w:r>
          </w:p>
        </w:tc>
        <w:tc>
          <w:tcPr>
            <w:tcW w:w="1875" w:type="pct"/>
          </w:tcPr>
          <w:p w14:paraId="54F841CD" w14:textId="77777777" w:rsidR="00E420E4" w:rsidRPr="00167AB6" w:rsidRDefault="00E420E4" w:rsidP="00365099">
            <w:pPr>
              <w:spacing w:line="360" w:lineRule="auto"/>
              <w:jc w:val="center"/>
              <w:cnfStyle w:val="100000000000" w:firstRow="1" w:lastRow="0" w:firstColumn="0" w:lastColumn="0" w:oddVBand="0" w:evenVBand="0" w:oddHBand="0" w:evenHBand="0" w:firstRowFirstColumn="0" w:firstRowLastColumn="0" w:lastRowFirstColumn="0" w:lastRowLastColumn="0"/>
            </w:pPr>
            <w:r>
              <w:t>BAL Neutrophil %</w:t>
            </w:r>
          </w:p>
        </w:tc>
        <w:tc>
          <w:tcPr>
            <w:tcW w:w="1875" w:type="pct"/>
          </w:tcPr>
          <w:p w14:paraId="5301323C" w14:textId="77777777" w:rsidR="00E420E4" w:rsidRDefault="00E420E4" w:rsidP="00365099">
            <w:pPr>
              <w:spacing w:line="360" w:lineRule="auto"/>
              <w:jc w:val="center"/>
              <w:cnfStyle w:val="100000000000" w:firstRow="1" w:lastRow="0" w:firstColumn="0" w:lastColumn="0" w:oddVBand="0" w:evenVBand="0" w:oddHBand="0" w:evenHBand="0" w:firstRowFirstColumn="0" w:firstRowLastColumn="0" w:lastRowFirstColumn="0" w:lastRowLastColumn="0"/>
            </w:pPr>
            <w:r w:rsidRPr="005601B0">
              <w:rPr>
                <w:i/>
                <w:iCs/>
              </w:rPr>
              <w:t>P</w:t>
            </w:r>
            <w:r>
              <w:t xml:space="preserve"> value</w:t>
            </w:r>
          </w:p>
        </w:tc>
      </w:tr>
      <w:tr w:rsidR="00E420E4" w:rsidRPr="00167AB6" w14:paraId="1427B36C" w14:textId="77777777" w:rsidTr="00365099">
        <w:tc>
          <w:tcPr>
            <w:cnfStyle w:val="001000000000" w:firstRow="0" w:lastRow="0" w:firstColumn="1" w:lastColumn="0" w:oddVBand="0" w:evenVBand="0" w:oddHBand="0" w:evenHBand="0" w:firstRowFirstColumn="0" w:firstRowLastColumn="0" w:lastRowFirstColumn="0" w:lastRowLastColumn="0"/>
            <w:tcW w:w="1250" w:type="pct"/>
          </w:tcPr>
          <w:p w14:paraId="0B1AE46D" w14:textId="77777777" w:rsidR="00E420E4" w:rsidRPr="00167AB6" w:rsidRDefault="00E420E4" w:rsidP="00365099">
            <w:pPr>
              <w:spacing w:line="360" w:lineRule="auto"/>
              <w:jc w:val="center"/>
            </w:pPr>
            <w:r w:rsidRPr="00167AB6">
              <w:t>R5-R19</w:t>
            </w:r>
          </w:p>
        </w:tc>
        <w:tc>
          <w:tcPr>
            <w:tcW w:w="1875" w:type="pct"/>
          </w:tcPr>
          <w:p w14:paraId="21B9E013" w14:textId="77777777" w:rsidR="00E420E4" w:rsidRPr="00684600"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rsidRPr="00684600">
              <w:t>0.388</w:t>
            </w:r>
          </w:p>
        </w:tc>
        <w:tc>
          <w:tcPr>
            <w:tcW w:w="1875" w:type="pct"/>
          </w:tcPr>
          <w:p w14:paraId="72D5EE66" w14:textId="69A8D6FB" w:rsidR="00E420E4" w:rsidRPr="00DE677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DE6774">
              <w:rPr>
                <w:b/>
              </w:rPr>
              <w:t>.038</w:t>
            </w:r>
          </w:p>
        </w:tc>
      </w:tr>
      <w:tr w:rsidR="00E420E4" w:rsidRPr="00167AB6" w14:paraId="3802658F" w14:textId="77777777" w:rsidTr="00365099">
        <w:tc>
          <w:tcPr>
            <w:cnfStyle w:val="001000000000" w:firstRow="0" w:lastRow="0" w:firstColumn="1" w:lastColumn="0" w:oddVBand="0" w:evenVBand="0" w:oddHBand="0" w:evenHBand="0" w:firstRowFirstColumn="0" w:firstRowLastColumn="0" w:lastRowFirstColumn="0" w:lastRowLastColumn="0"/>
            <w:tcW w:w="1250" w:type="pct"/>
          </w:tcPr>
          <w:p w14:paraId="521AED28" w14:textId="77777777" w:rsidR="00E420E4" w:rsidRPr="00167AB6" w:rsidRDefault="00E420E4" w:rsidP="00365099">
            <w:pPr>
              <w:spacing w:line="360" w:lineRule="auto"/>
              <w:jc w:val="center"/>
            </w:pPr>
            <w:r w:rsidRPr="00167AB6">
              <w:t>AX</w:t>
            </w:r>
          </w:p>
        </w:tc>
        <w:tc>
          <w:tcPr>
            <w:tcW w:w="1875" w:type="pct"/>
          </w:tcPr>
          <w:p w14:paraId="6E08F6D6" w14:textId="77777777"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rsidRPr="00EB75A4">
              <w:t>0.167</w:t>
            </w:r>
          </w:p>
        </w:tc>
        <w:tc>
          <w:tcPr>
            <w:tcW w:w="1875" w:type="pct"/>
          </w:tcPr>
          <w:p w14:paraId="68F271BE" w14:textId="0D4C3D58"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t>.387</w:t>
            </w:r>
          </w:p>
        </w:tc>
      </w:tr>
      <w:tr w:rsidR="00E420E4" w:rsidRPr="00167AB6" w14:paraId="68B66D2A" w14:textId="77777777" w:rsidTr="00365099">
        <w:tc>
          <w:tcPr>
            <w:cnfStyle w:val="001000000000" w:firstRow="0" w:lastRow="0" w:firstColumn="1" w:lastColumn="0" w:oddVBand="0" w:evenVBand="0" w:oddHBand="0" w:evenHBand="0" w:firstRowFirstColumn="0" w:firstRowLastColumn="0" w:lastRowFirstColumn="0" w:lastRowLastColumn="0"/>
            <w:tcW w:w="1250" w:type="pct"/>
          </w:tcPr>
          <w:p w14:paraId="4EFEE921" w14:textId="77777777" w:rsidR="00E420E4" w:rsidRPr="00167AB6" w:rsidRDefault="00E420E4" w:rsidP="00365099">
            <w:pPr>
              <w:spacing w:line="360" w:lineRule="auto"/>
              <w:jc w:val="center"/>
            </w:pPr>
            <w:r w:rsidRPr="00730D81">
              <w:t>S</w:t>
            </w:r>
            <w:r w:rsidRPr="00730D81">
              <w:rPr>
                <w:vertAlign w:val="subscript"/>
              </w:rPr>
              <w:t>cond</w:t>
            </w:r>
          </w:p>
        </w:tc>
        <w:tc>
          <w:tcPr>
            <w:tcW w:w="1875" w:type="pct"/>
          </w:tcPr>
          <w:p w14:paraId="24426A16" w14:textId="77777777"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t>0.134</w:t>
            </w:r>
          </w:p>
        </w:tc>
        <w:tc>
          <w:tcPr>
            <w:tcW w:w="1875" w:type="pct"/>
          </w:tcPr>
          <w:p w14:paraId="22EC9254" w14:textId="40DA0A7F" w:rsidR="00E420E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t>.541</w:t>
            </w:r>
          </w:p>
        </w:tc>
      </w:tr>
      <w:tr w:rsidR="00E420E4" w:rsidRPr="00167AB6" w14:paraId="7AD4BF0B" w14:textId="77777777" w:rsidTr="00365099">
        <w:tc>
          <w:tcPr>
            <w:cnfStyle w:val="001000000000" w:firstRow="0" w:lastRow="0" w:firstColumn="1" w:lastColumn="0" w:oddVBand="0" w:evenVBand="0" w:oddHBand="0" w:evenHBand="0" w:firstRowFirstColumn="0" w:firstRowLastColumn="0" w:lastRowFirstColumn="0" w:lastRowLastColumn="0"/>
            <w:tcW w:w="1250" w:type="pct"/>
          </w:tcPr>
          <w:p w14:paraId="3986DD7E" w14:textId="77777777" w:rsidR="00E420E4" w:rsidRPr="00167AB6" w:rsidRDefault="00E420E4" w:rsidP="00365099">
            <w:pPr>
              <w:spacing w:line="360" w:lineRule="auto"/>
              <w:jc w:val="center"/>
              <w:rPr>
                <w:vertAlign w:val="subscript"/>
              </w:rPr>
            </w:pPr>
            <w:r w:rsidRPr="00167AB6">
              <w:t>S</w:t>
            </w:r>
            <w:r w:rsidRPr="00167AB6">
              <w:rPr>
                <w:vertAlign w:val="subscript"/>
              </w:rPr>
              <w:t>acin</w:t>
            </w:r>
          </w:p>
        </w:tc>
        <w:tc>
          <w:tcPr>
            <w:tcW w:w="1875" w:type="pct"/>
          </w:tcPr>
          <w:p w14:paraId="05EC0092" w14:textId="77777777"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rsidRPr="00EB75A4">
              <w:t>0.356</w:t>
            </w:r>
          </w:p>
        </w:tc>
        <w:tc>
          <w:tcPr>
            <w:tcW w:w="1875" w:type="pct"/>
          </w:tcPr>
          <w:p w14:paraId="49DE93B1" w14:textId="07D18674"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t>.095</w:t>
            </w:r>
          </w:p>
        </w:tc>
      </w:tr>
      <w:tr w:rsidR="00E420E4" w:rsidRPr="00167AB6" w14:paraId="6B5C5704" w14:textId="77777777" w:rsidTr="00365099">
        <w:tc>
          <w:tcPr>
            <w:cnfStyle w:val="001000000000" w:firstRow="0" w:lastRow="0" w:firstColumn="1" w:lastColumn="0" w:oddVBand="0" w:evenVBand="0" w:oddHBand="0" w:evenHBand="0" w:firstRowFirstColumn="0" w:firstRowLastColumn="0" w:lastRowFirstColumn="0" w:lastRowLastColumn="0"/>
            <w:tcW w:w="1250" w:type="pct"/>
          </w:tcPr>
          <w:p w14:paraId="4EB20FB7" w14:textId="77777777" w:rsidR="00E420E4" w:rsidRPr="00167AB6" w:rsidRDefault="00E420E4" w:rsidP="00365099">
            <w:pPr>
              <w:spacing w:line="360" w:lineRule="auto"/>
              <w:jc w:val="center"/>
            </w:pPr>
            <w:r w:rsidRPr="00167AB6">
              <w:t>RV/TLC</w:t>
            </w:r>
          </w:p>
        </w:tc>
        <w:tc>
          <w:tcPr>
            <w:tcW w:w="1875" w:type="pct"/>
          </w:tcPr>
          <w:p w14:paraId="2011D01A" w14:textId="77777777"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rsidRPr="00EB75A4">
              <w:t>0.488</w:t>
            </w:r>
          </w:p>
        </w:tc>
        <w:tc>
          <w:tcPr>
            <w:tcW w:w="1875" w:type="pct"/>
          </w:tcPr>
          <w:p w14:paraId="66692925" w14:textId="0C1FBB3A" w:rsidR="00E420E4" w:rsidRPr="00DE677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DE6774">
              <w:rPr>
                <w:b/>
              </w:rPr>
              <w:t>.01</w:t>
            </w:r>
            <w:r>
              <w:rPr>
                <w:b/>
              </w:rPr>
              <w:t>0</w:t>
            </w:r>
          </w:p>
        </w:tc>
      </w:tr>
      <w:tr w:rsidR="00E420E4" w:rsidRPr="00167AB6" w14:paraId="7C5EF034" w14:textId="77777777" w:rsidTr="00365099">
        <w:tc>
          <w:tcPr>
            <w:cnfStyle w:val="001000000000" w:firstRow="0" w:lastRow="0" w:firstColumn="1" w:lastColumn="0" w:oddVBand="0" w:evenVBand="0" w:oddHBand="0" w:evenHBand="0" w:firstRowFirstColumn="0" w:firstRowLastColumn="0" w:lastRowFirstColumn="0" w:lastRowLastColumn="0"/>
            <w:tcW w:w="1250" w:type="pct"/>
          </w:tcPr>
          <w:p w14:paraId="508327D8" w14:textId="77777777" w:rsidR="00E420E4" w:rsidRPr="00167AB6" w:rsidRDefault="00E420E4" w:rsidP="00365099">
            <w:pPr>
              <w:spacing w:line="360" w:lineRule="auto"/>
              <w:jc w:val="center"/>
            </w:pPr>
            <w:r>
              <w:t>MLD E/I</w:t>
            </w:r>
          </w:p>
        </w:tc>
        <w:tc>
          <w:tcPr>
            <w:tcW w:w="1875" w:type="pct"/>
          </w:tcPr>
          <w:p w14:paraId="529C58D1" w14:textId="77777777"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rsidRPr="00EB75A4">
              <w:t>0.279</w:t>
            </w:r>
          </w:p>
        </w:tc>
        <w:tc>
          <w:tcPr>
            <w:tcW w:w="1875" w:type="pct"/>
          </w:tcPr>
          <w:p w14:paraId="5308317A" w14:textId="385E648E" w:rsidR="00E420E4" w:rsidRPr="00EB75A4" w:rsidRDefault="00E420E4" w:rsidP="00365099">
            <w:pPr>
              <w:spacing w:line="360" w:lineRule="auto"/>
              <w:jc w:val="center"/>
              <w:cnfStyle w:val="000000000000" w:firstRow="0" w:lastRow="0" w:firstColumn="0" w:lastColumn="0" w:oddVBand="0" w:evenVBand="0" w:oddHBand="0" w:evenHBand="0" w:firstRowFirstColumn="0" w:firstRowLastColumn="0" w:lastRowFirstColumn="0" w:lastRowLastColumn="0"/>
            </w:pPr>
            <w:r>
              <w:t>.135</w:t>
            </w:r>
          </w:p>
        </w:tc>
      </w:tr>
    </w:tbl>
    <w:p w14:paraId="613207C1" w14:textId="669ED3B1" w:rsidR="00E420E4" w:rsidRPr="00684600" w:rsidRDefault="00E420E4" w:rsidP="00E420E4">
      <w:pPr>
        <w:spacing w:line="360" w:lineRule="auto"/>
        <w:jc w:val="both"/>
        <w:rPr>
          <w:sz w:val="16"/>
          <w:szCs w:val="16"/>
        </w:rPr>
      </w:pPr>
      <w:r w:rsidRPr="00974819">
        <w:rPr>
          <w:sz w:val="16"/>
          <w:szCs w:val="16"/>
        </w:rPr>
        <w:t>For R5-R19, RV/TLC and MLD E/I, Pearson’s r values reported. For AX and S</w:t>
      </w:r>
      <w:r w:rsidRPr="00974819">
        <w:rPr>
          <w:sz w:val="16"/>
          <w:szCs w:val="16"/>
          <w:vertAlign w:val="subscript"/>
        </w:rPr>
        <w:t>acin</w:t>
      </w:r>
      <w:r w:rsidRPr="00974819">
        <w:rPr>
          <w:sz w:val="16"/>
          <w:szCs w:val="16"/>
        </w:rPr>
        <w:t xml:space="preserve">, Spearman’s rho reported. </w:t>
      </w:r>
      <w:r w:rsidR="00FE76E2">
        <w:rPr>
          <w:sz w:val="16"/>
          <w:szCs w:val="16"/>
        </w:rPr>
        <w:t xml:space="preserve">n = </w:t>
      </w:r>
      <w:r w:rsidRPr="00974819">
        <w:rPr>
          <w:sz w:val="16"/>
          <w:szCs w:val="16"/>
        </w:rPr>
        <w:t xml:space="preserve">29 for R5-R19 and AX, </w:t>
      </w:r>
      <w:r w:rsidR="00FE76E2">
        <w:rPr>
          <w:sz w:val="16"/>
          <w:szCs w:val="16"/>
        </w:rPr>
        <w:t xml:space="preserve">n = </w:t>
      </w:r>
      <w:r w:rsidRPr="00974819">
        <w:rPr>
          <w:sz w:val="16"/>
          <w:szCs w:val="16"/>
        </w:rPr>
        <w:t>23 for S</w:t>
      </w:r>
      <w:r w:rsidRPr="00974819">
        <w:rPr>
          <w:sz w:val="16"/>
          <w:szCs w:val="16"/>
          <w:vertAlign w:val="subscript"/>
        </w:rPr>
        <w:t>acin</w:t>
      </w:r>
      <w:r>
        <w:rPr>
          <w:sz w:val="16"/>
          <w:szCs w:val="16"/>
          <w:vertAlign w:val="subscript"/>
        </w:rPr>
        <w:t xml:space="preserve"> </w:t>
      </w:r>
      <w:r>
        <w:rPr>
          <w:sz w:val="16"/>
          <w:szCs w:val="16"/>
        </w:rPr>
        <w:t xml:space="preserve">, </w:t>
      </w:r>
      <w:r w:rsidR="00FE76E2">
        <w:rPr>
          <w:sz w:val="16"/>
          <w:szCs w:val="16"/>
        </w:rPr>
        <w:t xml:space="preserve">n = </w:t>
      </w:r>
      <w:r w:rsidRPr="00974819">
        <w:rPr>
          <w:sz w:val="16"/>
          <w:szCs w:val="16"/>
        </w:rPr>
        <w:t xml:space="preserve">27 for RV/TLC, </w:t>
      </w:r>
      <w:r w:rsidR="00FE76E2">
        <w:rPr>
          <w:sz w:val="16"/>
          <w:szCs w:val="16"/>
        </w:rPr>
        <w:t xml:space="preserve">n = </w:t>
      </w:r>
      <w:r w:rsidRPr="00974819">
        <w:rPr>
          <w:sz w:val="16"/>
          <w:szCs w:val="16"/>
        </w:rPr>
        <w:t xml:space="preserve">30 for MLD E/I.  </w:t>
      </w:r>
    </w:p>
    <w:p w14:paraId="7D527881" w14:textId="7BB7E27A" w:rsidR="00E420E4" w:rsidRDefault="00034555" w:rsidP="005601B0">
      <w:pPr>
        <w:pStyle w:val="Heading1"/>
      </w:pPr>
      <w:r>
        <w:br w:type="column"/>
      </w:r>
      <w:r w:rsidR="00E420E4">
        <w:t>Figure Legends</w:t>
      </w:r>
    </w:p>
    <w:p w14:paraId="77F7176E" w14:textId="77777777" w:rsidR="00E420E4" w:rsidRDefault="00E420E4" w:rsidP="00E420E4">
      <w:pPr>
        <w:pStyle w:val="Caption"/>
        <w:jc w:val="both"/>
        <w:rPr>
          <w:sz w:val="22"/>
          <w:szCs w:val="22"/>
        </w:rPr>
      </w:pPr>
    </w:p>
    <w:p w14:paraId="273C7CA7" w14:textId="192325EA" w:rsidR="00E420E4" w:rsidRPr="00DE6774" w:rsidRDefault="00E420E4" w:rsidP="00E420E4">
      <w:pPr>
        <w:pStyle w:val="Caption"/>
        <w:jc w:val="both"/>
        <w:rPr>
          <w:sz w:val="22"/>
          <w:szCs w:val="22"/>
        </w:rPr>
      </w:pPr>
      <w:r w:rsidRPr="00DE6774">
        <w:rPr>
          <w:sz w:val="22"/>
          <w:szCs w:val="22"/>
        </w:rPr>
        <w:t xml:space="preserve">Figure </w:t>
      </w:r>
      <w:r w:rsidRPr="00DE6774">
        <w:rPr>
          <w:sz w:val="22"/>
          <w:szCs w:val="22"/>
        </w:rPr>
        <w:fldChar w:fldCharType="begin"/>
      </w:r>
      <w:r w:rsidRPr="00DE6774">
        <w:rPr>
          <w:sz w:val="22"/>
          <w:szCs w:val="22"/>
        </w:rPr>
        <w:instrText xml:space="preserve"> SEQ Figure \* ARABIC </w:instrText>
      </w:r>
      <w:r w:rsidRPr="00DE6774">
        <w:rPr>
          <w:sz w:val="22"/>
          <w:szCs w:val="22"/>
        </w:rPr>
        <w:fldChar w:fldCharType="separate"/>
      </w:r>
      <w:r w:rsidR="00FE76E2">
        <w:rPr>
          <w:noProof/>
          <w:sz w:val="22"/>
          <w:szCs w:val="22"/>
        </w:rPr>
        <w:t>1</w:t>
      </w:r>
      <w:r w:rsidRPr="00DE6774">
        <w:rPr>
          <w:sz w:val="22"/>
          <w:szCs w:val="22"/>
        </w:rPr>
        <w:fldChar w:fldCharType="end"/>
      </w:r>
      <w:r w:rsidRPr="00DE6774">
        <w:rPr>
          <w:sz w:val="22"/>
          <w:szCs w:val="22"/>
        </w:rPr>
        <w:t xml:space="preserve">: Bronchoalaveolar lavage (BAL) neutrophil proportions in infrequent (IE) and frequent (FE) COPD exacerbators. Data represents median. Each dot represents the average neutrophil percentage for an individual patient, </w:t>
      </w:r>
      <w:r w:rsidR="00FE76E2">
        <w:rPr>
          <w:sz w:val="22"/>
          <w:szCs w:val="22"/>
        </w:rPr>
        <w:t xml:space="preserve">N = </w:t>
      </w:r>
      <w:r w:rsidRPr="00DE6774">
        <w:rPr>
          <w:sz w:val="22"/>
          <w:szCs w:val="22"/>
        </w:rPr>
        <w:t xml:space="preserve">17 (IFE), </w:t>
      </w:r>
      <w:r w:rsidR="00FE76E2">
        <w:rPr>
          <w:sz w:val="22"/>
          <w:szCs w:val="22"/>
        </w:rPr>
        <w:t xml:space="preserve">N = </w:t>
      </w:r>
      <w:r w:rsidRPr="00DE6774">
        <w:rPr>
          <w:sz w:val="22"/>
          <w:szCs w:val="22"/>
        </w:rPr>
        <w:t>13 (FE). Statistical ana</w:t>
      </w:r>
      <w:r>
        <w:rPr>
          <w:sz w:val="22"/>
          <w:szCs w:val="22"/>
        </w:rPr>
        <w:t>lysis by Mann Whitney U test.</w:t>
      </w:r>
    </w:p>
    <w:p w14:paraId="500EB5B6" w14:textId="3077D604" w:rsidR="007602FA" w:rsidRPr="0016356D" w:rsidRDefault="007602FA" w:rsidP="007602FA">
      <w:pPr>
        <w:pStyle w:val="Caption"/>
        <w:rPr>
          <w:sz w:val="22"/>
          <w:szCs w:val="22"/>
        </w:rPr>
      </w:pPr>
      <w:r w:rsidRPr="0016356D">
        <w:rPr>
          <w:sz w:val="22"/>
          <w:szCs w:val="22"/>
        </w:rPr>
        <w:t xml:space="preserve">Figure </w:t>
      </w:r>
      <w:r w:rsidRPr="0016356D">
        <w:rPr>
          <w:sz w:val="22"/>
          <w:szCs w:val="22"/>
        </w:rPr>
        <w:fldChar w:fldCharType="begin"/>
      </w:r>
      <w:r w:rsidRPr="0016356D">
        <w:rPr>
          <w:sz w:val="22"/>
          <w:szCs w:val="22"/>
        </w:rPr>
        <w:instrText xml:space="preserve"> SEQ Figure \* ARABIC </w:instrText>
      </w:r>
      <w:r w:rsidRPr="0016356D">
        <w:rPr>
          <w:sz w:val="22"/>
          <w:szCs w:val="22"/>
        </w:rPr>
        <w:fldChar w:fldCharType="separate"/>
      </w:r>
      <w:r w:rsidR="00FE76E2">
        <w:rPr>
          <w:noProof/>
          <w:sz w:val="22"/>
          <w:szCs w:val="22"/>
        </w:rPr>
        <w:t>2</w:t>
      </w:r>
      <w:r w:rsidRPr="0016356D">
        <w:rPr>
          <w:sz w:val="22"/>
          <w:szCs w:val="22"/>
        </w:rPr>
        <w:fldChar w:fldCharType="end"/>
      </w:r>
      <w:r w:rsidRPr="0016356D">
        <w:rPr>
          <w:sz w:val="22"/>
          <w:szCs w:val="22"/>
        </w:rPr>
        <w:t xml:space="preserve">:  Scatterplots of COPD FE subjects showing indices of SAD vs BAL neutrophil proportions (A) R5-R19,(B) AX, (C) MLD E/I, (D) RV/TLC . All (Pearson’s r reported) except Spearman’s rho reported for AX. </w:t>
      </w:r>
      <w:r w:rsidR="00FE76E2">
        <w:rPr>
          <w:sz w:val="22"/>
          <w:szCs w:val="22"/>
        </w:rPr>
        <w:t xml:space="preserve">N = </w:t>
      </w:r>
      <w:r w:rsidRPr="0016356D">
        <w:rPr>
          <w:sz w:val="22"/>
          <w:szCs w:val="22"/>
        </w:rPr>
        <w:t>13.</w:t>
      </w:r>
    </w:p>
    <w:p w14:paraId="72FC83C4" w14:textId="111135FA" w:rsidR="003A4645" w:rsidRPr="00F47599" w:rsidRDefault="00D9553B" w:rsidP="00C71356">
      <w:pPr>
        <w:spacing w:line="360" w:lineRule="auto"/>
        <w:jc w:val="both"/>
      </w:pPr>
      <w:r>
        <w:fldChar w:fldCharType="begin"/>
      </w:r>
      <w:r>
        <w:instrText xml:space="preserve"> ADDIN </w:instrText>
      </w:r>
      <w:r>
        <w:fldChar w:fldCharType="end"/>
      </w:r>
    </w:p>
    <w:sectPr w:rsidR="003A4645" w:rsidRPr="00F47599" w:rsidSect="009A0875">
      <w:footerReference w:type="default" r:id="rId13"/>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00DC1" w16cex:dateUtc="2020-10-25T14:44:00Z"/>
  <w16cex:commentExtensible w16cex:durableId="23400A9F" w16cex:dateUtc="2020-10-25T14: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D22AA" w14:textId="77777777" w:rsidR="006A16C6" w:rsidRDefault="006A16C6" w:rsidP="001C4339">
      <w:pPr>
        <w:spacing w:after="0" w:line="240" w:lineRule="auto"/>
      </w:pPr>
      <w:r>
        <w:separator/>
      </w:r>
    </w:p>
  </w:endnote>
  <w:endnote w:type="continuationSeparator" w:id="0">
    <w:p w14:paraId="323D138B" w14:textId="77777777" w:rsidR="006A16C6" w:rsidRDefault="006A16C6" w:rsidP="001C4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6873648"/>
      <w:docPartObj>
        <w:docPartGallery w:val="Page Numbers (Bottom of Page)"/>
        <w:docPartUnique/>
      </w:docPartObj>
    </w:sdtPr>
    <w:sdtEndPr>
      <w:rPr>
        <w:noProof/>
      </w:rPr>
    </w:sdtEndPr>
    <w:sdtContent>
      <w:p w14:paraId="55D56E25" w14:textId="639E1425" w:rsidR="00365099" w:rsidRDefault="00365099">
        <w:pPr>
          <w:pStyle w:val="Footer"/>
          <w:jc w:val="right"/>
        </w:pPr>
        <w:r>
          <w:fldChar w:fldCharType="begin"/>
        </w:r>
        <w:r>
          <w:instrText xml:space="preserve"> PAGE   \* MERGEFORMAT </w:instrText>
        </w:r>
        <w:r>
          <w:fldChar w:fldCharType="separate"/>
        </w:r>
        <w:r w:rsidR="0017648E">
          <w:rPr>
            <w:noProof/>
          </w:rPr>
          <w:t>1</w:t>
        </w:r>
        <w:r>
          <w:rPr>
            <w:noProof/>
          </w:rPr>
          <w:fldChar w:fldCharType="end"/>
        </w:r>
      </w:p>
    </w:sdtContent>
  </w:sdt>
  <w:p w14:paraId="77EF53A3" w14:textId="77777777" w:rsidR="00365099" w:rsidRDefault="003650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45AC49" w14:textId="77777777" w:rsidR="006A16C6" w:rsidRDefault="006A16C6" w:rsidP="001C4339">
      <w:pPr>
        <w:spacing w:after="0" w:line="240" w:lineRule="auto"/>
      </w:pPr>
      <w:r>
        <w:separator/>
      </w:r>
    </w:p>
  </w:footnote>
  <w:footnote w:type="continuationSeparator" w:id="0">
    <w:p w14:paraId="1E62129D" w14:textId="77777777" w:rsidR="006A16C6" w:rsidRDefault="006A16C6" w:rsidP="001C43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3779E7"/>
    <w:multiLevelType w:val="hybridMultilevel"/>
    <w:tmpl w:val="6CA0D2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AC0328"/>
    <w:multiLevelType w:val="hybridMultilevel"/>
    <w:tmpl w:val="6F3AA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933182"/>
    <w:multiLevelType w:val="hybridMultilevel"/>
    <w:tmpl w:val="BAF2750E"/>
    <w:lvl w:ilvl="0" w:tplc="C6E6EBE8">
      <w:start w:val="1"/>
      <w:numFmt w:val="upperLetter"/>
      <w:lvlText w:val="(%1)"/>
      <w:lvlJc w:val="left"/>
      <w:pPr>
        <w:ind w:left="555" w:hanging="360"/>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abstractNum w:abstractNumId="3" w15:restartNumberingAfterBreak="0">
    <w:nsid w:val="30FF7678"/>
    <w:multiLevelType w:val="hybridMultilevel"/>
    <w:tmpl w:val="4D201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7A7888"/>
    <w:multiLevelType w:val="hybridMultilevel"/>
    <w:tmpl w:val="A86CB5F4"/>
    <w:lvl w:ilvl="0" w:tplc="F47010F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326E65"/>
    <w:multiLevelType w:val="hybridMultilevel"/>
    <w:tmpl w:val="D610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B8583D"/>
    <w:multiLevelType w:val="hybridMultilevel"/>
    <w:tmpl w:val="DBC46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2E4490"/>
    <w:multiLevelType w:val="hybridMultilevel"/>
    <w:tmpl w:val="3F7CD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3"/>
  </w:num>
  <w:num w:numId="5">
    <w:abstractNumId w:val="5"/>
  </w:num>
  <w:num w:numId="6">
    <w:abstractNumId w:val="6"/>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ptv5w8sx9ase5rwxppetwta2ep9p9vept&quot;&gt;Recovered Library thesis&lt;record-ids&gt;&lt;item&gt;8&lt;/item&gt;&lt;item&gt;296&lt;/item&gt;&lt;item&gt;379&lt;/item&gt;&lt;item&gt;425&lt;/item&gt;&lt;item&gt;522&lt;/item&gt;&lt;item&gt;529&lt;/item&gt;&lt;item&gt;710&lt;/item&gt;&lt;item&gt;961&lt;/item&gt;&lt;item&gt;997&lt;/item&gt;&lt;item&gt;1009&lt;/item&gt;&lt;item&gt;1021&lt;/item&gt;&lt;item&gt;1058&lt;/item&gt;&lt;item&gt;1234&lt;/item&gt;&lt;item&gt;1271&lt;/item&gt;&lt;item&gt;1274&lt;/item&gt;&lt;item&gt;1276&lt;/item&gt;&lt;item&gt;1400&lt;/item&gt;&lt;item&gt;1401&lt;/item&gt;&lt;item&gt;1415&lt;/item&gt;&lt;item&gt;1439&lt;/item&gt;&lt;item&gt;1444&lt;/item&gt;&lt;item&gt;1450&lt;/item&gt;&lt;item&gt;1477&lt;/item&gt;&lt;item&gt;1509&lt;/item&gt;&lt;item&gt;1549&lt;/item&gt;&lt;item&gt;1637&lt;/item&gt;&lt;item&gt;1638&lt;/item&gt;&lt;item&gt;1656&lt;/item&gt;&lt;item&gt;1657&lt;/item&gt;&lt;item&gt;1664&lt;/item&gt;&lt;item&gt;1734&lt;/item&gt;&lt;item&gt;1771&lt;/item&gt;&lt;item&gt;1773&lt;/item&gt;&lt;item&gt;1784&lt;/item&gt;&lt;item&gt;1805&lt;/item&gt;&lt;item&gt;1808&lt;/item&gt;&lt;item&gt;1815&lt;/item&gt;&lt;item&gt;1816&lt;/item&gt;&lt;item&gt;1821&lt;/item&gt;&lt;item&gt;1823&lt;/item&gt;&lt;item&gt;1833&lt;/item&gt;&lt;item&gt;1834&lt;/item&gt;&lt;item&gt;1839&lt;/item&gt;&lt;item&gt;1849&lt;/item&gt;&lt;item&gt;1850&lt;/item&gt;&lt;item&gt;1851&lt;/item&gt;&lt;item&gt;1852&lt;/item&gt;&lt;item&gt;1853&lt;/item&gt;&lt;/record-ids&gt;&lt;/item&gt;&lt;/Libraries&gt;"/>
  </w:docVars>
  <w:rsids>
    <w:rsidRoot w:val="001C4339"/>
    <w:rsid w:val="00004091"/>
    <w:rsid w:val="00007100"/>
    <w:rsid w:val="000078CB"/>
    <w:rsid w:val="0001066C"/>
    <w:rsid w:val="00010BF9"/>
    <w:rsid w:val="0001172F"/>
    <w:rsid w:val="00012065"/>
    <w:rsid w:val="00013A50"/>
    <w:rsid w:val="00013FD1"/>
    <w:rsid w:val="00016203"/>
    <w:rsid w:val="00016748"/>
    <w:rsid w:val="0001728A"/>
    <w:rsid w:val="0002026F"/>
    <w:rsid w:val="00022248"/>
    <w:rsid w:val="00022772"/>
    <w:rsid w:val="00023F36"/>
    <w:rsid w:val="00024CAD"/>
    <w:rsid w:val="00027D02"/>
    <w:rsid w:val="000313D1"/>
    <w:rsid w:val="00031493"/>
    <w:rsid w:val="00031875"/>
    <w:rsid w:val="00032FEB"/>
    <w:rsid w:val="00033063"/>
    <w:rsid w:val="00034555"/>
    <w:rsid w:val="0003457F"/>
    <w:rsid w:val="00037474"/>
    <w:rsid w:val="00037DB8"/>
    <w:rsid w:val="00040BB1"/>
    <w:rsid w:val="0004577F"/>
    <w:rsid w:val="00045DDD"/>
    <w:rsid w:val="0004764B"/>
    <w:rsid w:val="0005075D"/>
    <w:rsid w:val="0005218D"/>
    <w:rsid w:val="00052E22"/>
    <w:rsid w:val="00053EF8"/>
    <w:rsid w:val="00056CB3"/>
    <w:rsid w:val="0005725B"/>
    <w:rsid w:val="00057FF1"/>
    <w:rsid w:val="000606FB"/>
    <w:rsid w:val="00060977"/>
    <w:rsid w:val="0006239C"/>
    <w:rsid w:val="000644D7"/>
    <w:rsid w:val="0006614C"/>
    <w:rsid w:val="00071A2A"/>
    <w:rsid w:val="00071C17"/>
    <w:rsid w:val="00072E48"/>
    <w:rsid w:val="00073148"/>
    <w:rsid w:val="00073E50"/>
    <w:rsid w:val="00074A14"/>
    <w:rsid w:val="000751CC"/>
    <w:rsid w:val="00075E8E"/>
    <w:rsid w:val="000760CA"/>
    <w:rsid w:val="0007696F"/>
    <w:rsid w:val="0007733A"/>
    <w:rsid w:val="00080088"/>
    <w:rsid w:val="000828B8"/>
    <w:rsid w:val="00084B87"/>
    <w:rsid w:val="00085B4D"/>
    <w:rsid w:val="000866BA"/>
    <w:rsid w:val="00087230"/>
    <w:rsid w:val="00090023"/>
    <w:rsid w:val="00090385"/>
    <w:rsid w:val="000920E9"/>
    <w:rsid w:val="0009335B"/>
    <w:rsid w:val="00093821"/>
    <w:rsid w:val="00093ADC"/>
    <w:rsid w:val="000961C5"/>
    <w:rsid w:val="00096892"/>
    <w:rsid w:val="000974C7"/>
    <w:rsid w:val="00097607"/>
    <w:rsid w:val="000A0572"/>
    <w:rsid w:val="000A710F"/>
    <w:rsid w:val="000A7E60"/>
    <w:rsid w:val="000B7302"/>
    <w:rsid w:val="000B751F"/>
    <w:rsid w:val="000C0AF1"/>
    <w:rsid w:val="000C1707"/>
    <w:rsid w:val="000C1CBE"/>
    <w:rsid w:val="000C2F3E"/>
    <w:rsid w:val="000C36EF"/>
    <w:rsid w:val="000C3804"/>
    <w:rsid w:val="000C7BAF"/>
    <w:rsid w:val="000C7DF0"/>
    <w:rsid w:val="000C7FD0"/>
    <w:rsid w:val="000D0EC5"/>
    <w:rsid w:val="000D1193"/>
    <w:rsid w:val="000D2BF4"/>
    <w:rsid w:val="000D379F"/>
    <w:rsid w:val="000D3BEE"/>
    <w:rsid w:val="000D4BD6"/>
    <w:rsid w:val="000D511D"/>
    <w:rsid w:val="000D627C"/>
    <w:rsid w:val="000D7D10"/>
    <w:rsid w:val="000E5707"/>
    <w:rsid w:val="000E5828"/>
    <w:rsid w:val="000E655B"/>
    <w:rsid w:val="000E6C25"/>
    <w:rsid w:val="000E6FAE"/>
    <w:rsid w:val="000F05D7"/>
    <w:rsid w:val="000F1823"/>
    <w:rsid w:val="000F2436"/>
    <w:rsid w:val="000F328F"/>
    <w:rsid w:val="000F4548"/>
    <w:rsid w:val="000F6590"/>
    <w:rsid w:val="001025F5"/>
    <w:rsid w:val="00102AA0"/>
    <w:rsid w:val="0010395E"/>
    <w:rsid w:val="00103D77"/>
    <w:rsid w:val="00105C1D"/>
    <w:rsid w:val="00105CE0"/>
    <w:rsid w:val="00107699"/>
    <w:rsid w:val="0011303E"/>
    <w:rsid w:val="00114490"/>
    <w:rsid w:val="001152F4"/>
    <w:rsid w:val="001176C8"/>
    <w:rsid w:val="0012075C"/>
    <w:rsid w:val="00121EEB"/>
    <w:rsid w:val="00123340"/>
    <w:rsid w:val="0012488B"/>
    <w:rsid w:val="00124B69"/>
    <w:rsid w:val="00124C74"/>
    <w:rsid w:val="00126375"/>
    <w:rsid w:val="00126C31"/>
    <w:rsid w:val="00130030"/>
    <w:rsid w:val="00131DE5"/>
    <w:rsid w:val="0013250C"/>
    <w:rsid w:val="00134EA7"/>
    <w:rsid w:val="00136ACF"/>
    <w:rsid w:val="00142636"/>
    <w:rsid w:val="001430C1"/>
    <w:rsid w:val="00144AB4"/>
    <w:rsid w:val="00150666"/>
    <w:rsid w:val="00153453"/>
    <w:rsid w:val="001537CF"/>
    <w:rsid w:val="00154BC4"/>
    <w:rsid w:val="00156861"/>
    <w:rsid w:val="001609A3"/>
    <w:rsid w:val="001616E5"/>
    <w:rsid w:val="00161B54"/>
    <w:rsid w:val="00161C65"/>
    <w:rsid w:val="0016356D"/>
    <w:rsid w:val="001636F6"/>
    <w:rsid w:val="0016376C"/>
    <w:rsid w:val="0016585C"/>
    <w:rsid w:val="00166678"/>
    <w:rsid w:val="00167DA0"/>
    <w:rsid w:val="00170E8C"/>
    <w:rsid w:val="00171274"/>
    <w:rsid w:val="00172456"/>
    <w:rsid w:val="00172729"/>
    <w:rsid w:val="0017317F"/>
    <w:rsid w:val="001732A5"/>
    <w:rsid w:val="00173A21"/>
    <w:rsid w:val="00174251"/>
    <w:rsid w:val="00174B77"/>
    <w:rsid w:val="0017648E"/>
    <w:rsid w:val="00176843"/>
    <w:rsid w:val="00177011"/>
    <w:rsid w:val="0018081C"/>
    <w:rsid w:val="00184985"/>
    <w:rsid w:val="0018556C"/>
    <w:rsid w:val="00185A77"/>
    <w:rsid w:val="00186203"/>
    <w:rsid w:val="00190237"/>
    <w:rsid w:val="0019302E"/>
    <w:rsid w:val="00195CB3"/>
    <w:rsid w:val="001A0DEC"/>
    <w:rsid w:val="001A1A67"/>
    <w:rsid w:val="001A1CC6"/>
    <w:rsid w:val="001A32C3"/>
    <w:rsid w:val="001A39B9"/>
    <w:rsid w:val="001A3E07"/>
    <w:rsid w:val="001A4014"/>
    <w:rsid w:val="001A64FA"/>
    <w:rsid w:val="001A66D3"/>
    <w:rsid w:val="001A6AD3"/>
    <w:rsid w:val="001A6D26"/>
    <w:rsid w:val="001A7968"/>
    <w:rsid w:val="001B0020"/>
    <w:rsid w:val="001B02B6"/>
    <w:rsid w:val="001B1A4A"/>
    <w:rsid w:val="001B1F30"/>
    <w:rsid w:val="001B44F5"/>
    <w:rsid w:val="001B510B"/>
    <w:rsid w:val="001B64B1"/>
    <w:rsid w:val="001B7114"/>
    <w:rsid w:val="001B7AEE"/>
    <w:rsid w:val="001C107A"/>
    <w:rsid w:val="001C14CC"/>
    <w:rsid w:val="001C31CD"/>
    <w:rsid w:val="001C4339"/>
    <w:rsid w:val="001C753C"/>
    <w:rsid w:val="001C76E8"/>
    <w:rsid w:val="001D26BF"/>
    <w:rsid w:val="001D5E89"/>
    <w:rsid w:val="001D7FE3"/>
    <w:rsid w:val="001E0793"/>
    <w:rsid w:val="001E0E39"/>
    <w:rsid w:val="001E1136"/>
    <w:rsid w:val="001E126C"/>
    <w:rsid w:val="001E3784"/>
    <w:rsid w:val="001E3DC7"/>
    <w:rsid w:val="001E7024"/>
    <w:rsid w:val="001F0836"/>
    <w:rsid w:val="001F1DFD"/>
    <w:rsid w:val="001F20C7"/>
    <w:rsid w:val="001F258B"/>
    <w:rsid w:val="001F2D24"/>
    <w:rsid w:val="001F3562"/>
    <w:rsid w:val="001F3B2C"/>
    <w:rsid w:val="001F4C25"/>
    <w:rsid w:val="001F7959"/>
    <w:rsid w:val="001F7A0F"/>
    <w:rsid w:val="00200CE9"/>
    <w:rsid w:val="00202042"/>
    <w:rsid w:val="00203AAF"/>
    <w:rsid w:val="00204394"/>
    <w:rsid w:val="00206898"/>
    <w:rsid w:val="002078E5"/>
    <w:rsid w:val="0021130E"/>
    <w:rsid w:val="002123DA"/>
    <w:rsid w:val="0021308B"/>
    <w:rsid w:val="00221046"/>
    <w:rsid w:val="002216BF"/>
    <w:rsid w:val="00222B5D"/>
    <w:rsid w:val="00222EE8"/>
    <w:rsid w:val="00224E07"/>
    <w:rsid w:val="002260DA"/>
    <w:rsid w:val="00227B70"/>
    <w:rsid w:val="002302C4"/>
    <w:rsid w:val="00230F1A"/>
    <w:rsid w:val="00231873"/>
    <w:rsid w:val="00233D40"/>
    <w:rsid w:val="0023447E"/>
    <w:rsid w:val="002352E9"/>
    <w:rsid w:val="00235DDC"/>
    <w:rsid w:val="00236BE7"/>
    <w:rsid w:val="00237B5A"/>
    <w:rsid w:val="00237CA3"/>
    <w:rsid w:val="0024042E"/>
    <w:rsid w:val="00241575"/>
    <w:rsid w:val="00241E50"/>
    <w:rsid w:val="00241FE1"/>
    <w:rsid w:val="0024533B"/>
    <w:rsid w:val="002461B4"/>
    <w:rsid w:val="00246CA6"/>
    <w:rsid w:val="002476E6"/>
    <w:rsid w:val="00250046"/>
    <w:rsid w:val="00251E4A"/>
    <w:rsid w:val="00252799"/>
    <w:rsid w:val="002528A3"/>
    <w:rsid w:val="00252AC0"/>
    <w:rsid w:val="002534D4"/>
    <w:rsid w:val="00253E87"/>
    <w:rsid w:val="00254EBB"/>
    <w:rsid w:val="002558EA"/>
    <w:rsid w:val="00255900"/>
    <w:rsid w:val="00255D91"/>
    <w:rsid w:val="0025642E"/>
    <w:rsid w:val="002570CA"/>
    <w:rsid w:val="002576D4"/>
    <w:rsid w:val="00260A98"/>
    <w:rsid w:val="002616EA"/>
    <w:rsid w:val="00262CD9"/>
    <w:rsid w:val="0026726D"/>
    <w:rsid w:val="00267296"/>
    <w:rsid w:val="002709E6"/>
    <w:rsid w:val="00270DA8"/>
    <w:rsid w:val="00271432"/>
    <w:rsid w:val="00272BC3"/>
    <w:rsid w:val="00272E0A"/>
    <w:rsid w:val="00274553"/>
    <w:rsid w:val="00276122"/>
    <w:rsid w:val="00276182"/>
    <w:rsid w:val="00276263"/>
    <w:rsid w:val="00276BC3"/>
    <w:rsid w:val="00280120"/>
    <w:rsid w:val="002811C6"/>
    <w:rsid w:val="00282D48"/>
    <w:rsid w:val="00283A45"/>
    <w:rsid w:val="00283BDD"/>
    <w:rsid w:val="0028409C"/>
    <w:rsid w:val="002866A5"/>
    <w:rsid w:val="002867CA"/>
    <w:rsid w:val="002873E6"/>
    <w:rsid w:val="00287B02"/>
    <w:rsid w:val="0029113A"/>
    <w:rsid w:val="00291175"/>
    <w:rsid w:val="002919A9"/>
    <w:rsid w:val="00291FC4"/>
    <w:rsid w:val="00292A1D"/>
    <w:rsid w:val="0029320A"/>
    <w:rsid w:val="00294F38"/>
    <w:rsid w:val="00295E19"/>
    <w:rsid w:val="002968B8"/>
    <w:rsid w:val="00297B3F"/>
    <w:rsid w:val="002A1DCD"/>
    <w:rsid w:val="002A2AE8"/>
    <w:rsid w:val="002A347A"/>
    <w:rsid w:val="002A5278"/>
    <w:rsid w:val="002A6038"/>
    <w:rsid w:val="002A6271"/>
    <w:rsid w:val="002B117E"/>
    <w:rsid w:val="002B1DA4"/>
    <w:rsid w:val="002C195C"/>
    <w:rsid w:val="002C1F3E"/>
    <w:rsid w:val="002C2A9D"/>
    <w:rsid w:val="002C528E"/>
    <w:rsid w:val="002C5B7A"/>
    <w:rsid w:val="002C71C7"/>
    <w:rsid w:val="002D1031"/>
    <w:rsid w:val="002D318C"/>
    <w:rsid w:val="002D5A80"/>
    <w:rsid w:val="002E319C"/>
    <w:rsid w:val="002E6518"/>
    <w:rsid w:val="002E65C3"/>
    <w:rsid w:val="002E7254"/>
    <w:rsid w:val="002E76AA"/>
    <w:rsid w:val="002F0205"/>
    <w:rsid w:val="002F1F87"/>
    <w:rsid w:val="002F5258"/>
    <w:rsid w:val="002F658D"/>
    <w:rsid w:val="002F69FD"/>
    <w:rsid w:val="00301563"/>
    <w:rsid w:val="003019A0"/>
    <w:rsid w:val="0030492C"/>
    <w:rsid w:val="00310492"/>
    <w:rsid w:val="003123C6"/>
    <w:rsid w:val="00315018"/>
    <w:rsid w:val="00315F90"/>
    <w:rsid w:val="00316176"/>
    <w:rsid w:val="00320079"/>
    <w:rsid w:val="0032069D"/>
    <w:rsid w:val="003213C2"/>
    <w:rsid w:val="00321AFE"/>
    <w:rsid w:val="003225BC"/>
    <w:rsid w:val="00322A8E"/>
    <w:rsid w:val="0032343D"/>
    <w:rsid w:val="003237D4"/>
    <w:rsid w:val="00324666"/>
    <w:rsid w:val="00331129"/>
    <w:rsid w:val="003313D9"/>
    <w:rsid w:val="00331596"/>
    <w:rsid w:val="00333486"/>
    <w:rsid w:val="00334AD2"/>
    <w:rsid w:val="00334F6C"/>
    <w:rsid w:val="0033584A"/>
    <w:rsid w:val="00337A8A"/>
    <w:rsid w:val="00340097"/>
    <w:rsid w:val="00340383"/>
    <w:rsid w:val="00343649"/>
    <w:rsid w:val="00344069"/>
    <w:rsid w:val="00344CA6"/>
    <w:rsid w:val="00347B2C"/>
    <w:rsid w:val="00347E2C"/>
    <w:rsid w:val="0035130D"/>
    <w:rsid w:val="0035424A"/>
    <w:rsid w:val="003563A9"/>
    <w:rsid w:val="0035784B"/>
    <w:rsid w:val="00357D24"/>
    <w:rsid w:val="00361724"/>
    <w:rsid w:val="003627CC"/>
    <w:rsid w:val="00362C94"/>
    <w:rsid w:val="0036415E"/>
    <w:rsid w:val="00365099"/>
    <w:rsid w:val="0036529B"/>
    <w:rsid w:val="0036702B"/>
    <w:rsid w:val="003673D4"/>
    <w:rsid w:val="0036791C"/>
    <w:rsid w:val="00367F94"/>
    <w:rsid w:val="00372EF6"/>
    <w:rsid w:val="0037331B"/>
    <w:rsid w:val="00373975"/>
    <w:rsid w:val="00373D28"/>
    <w:rsid w:val="00377386"/>
    <w:rsid w:val="003776D7"/>
    <w:rsid w:val="003802D4"/>
    <w:rsid w:val="00380CC4"/>
    <w:rsid w:val="00381E6D"/>
    <w:rsid w:val="00385CFB"/>
    <w:rsid w:val="00391479"/>
    <w:rsid w:val="003915FF"/>
    <w:rsid w:val="00393425"/>
    <w:rsid w:val="003A1334"/>
    <w:rsid w:val="003A196F"/>
    <w:rsid w:val="003A307A"/>
    <w:rsid w:val="003A4645"/>
    <w:rsid w:val="003A5644"/>
    <w:rsid w:val="003A7A69"/>
    <w:rsid w:val="003A7D0B"/>
    <w:rsid w:val="003B0F55"/>
    <w:rsid w:val="003B11DC"/>
    <w:rsid w:val="003B1E67"/>
    <w:rsid w:val="003B3582"/>
    <w:rsid w:val="003B483E"/>
    <w:rsid w:val="003B49EB"/>
    <w:rsid w:val="003B4AC0"/>
    <w:rsid w:val="003B4CD7"/>
    <w:rsid w:val="003B4D0F"/>
    <w:rsid w:val="003B5608"/>
    <w:rsid w:val="003B5AD5"/>
    <w:rsid w:val="003B7543"/>
    <w:rsid w:val="003C00A6"/>
    <w:rsid w:val="003C1E6C"/>
    <w:rsid w:val="003C2429"/>
    <w:rsid w:val="003C3ACC"/>
    <w:rsid w:val="003C3CCA"/>
    <w:rsid w:val="003C5BC4"/>
    <w:rsid w:val="003C696C"/>
    <w:rsid w:val="003D09E1"/>
    <w:rsid w:val="003D1F8C"/>
    <w:rsid w:val="003D2BC0"/>
    <w:rsid w:val="003D74BD"/>
    <w:rsid w:val="003E00CD"/>
    <w:rsid w:val="003E0A1E"/>
    <w:rsid w:val="003E1C65"/>
    <w:rsid w:val="003E26FF"/>
    <w:rsid w:val="003E2B26"/>
    <w:rsid w:val="003E3F24"/>
    <w:rsid w:val="003F0CE7"/>
    <w:rsid w:val="003F1463"/>
    <w:rsid w:val="003F300C"/>
    <w:rsid w:val="003F334B"/>
    <w:rsid w:val="003F36A9"/>
    <w:rsid w:val="003F3CF4"/>
    <w:rsid w:val="003F3E00"/>
    <w:rsid w:val="003F4047"/>
    <w:rsid w:val="003F4F08"/>
    <w:rsid w:val="003F554D"/>
    <w:rsid w:val="003F6638"/>
    <w:rsid w:val="00400B65"/>
    <w:rsid w:val="00400D2D"/>
    <w:rsid w:val="00400DB0"/>
    <w:rsid w:val="004016A8"/>
    <w:rsid w:val="00401CB8"/>
    <w:rsid w:val="00403971"/>
    <w:rsid w:val="0040474B"/>
    <w:rsid w:val="00405E10"/>
    <w:rsid w:val="004124A6"/>
    <w:rsid w:val="00413637"/>
    <w:rsid w:val="004143EC"/>
    <w:rsid w:val="0041584B"/>
    <w:rsid w:val="00420E9F"/>
    <w:rsid w:val="0042346E"/>
    <w:rsid w:val="00424AC1"/>
    <w:rsid w:val="0042506A"/>
    <w:rsid w:val="004259B9"/>
    <w:rsid w:val="00426C4E"/>
    <w:rsid w:val="004314BC"/>
    <w:rsid w:val="0043220E"/>
    <w:rsid w:val="00432591"/>
    <w:rsid w:val="0044018C"/>
    <w:rsid w:val="0044162A"/>
    <w:rsid w:val="004435A1"/>
    <w:rsid w:val="004440D4"/>
    <w:rsid w:val="00445132"/>
    <w:rsid w:val="0044534A"/>
    <w:rsid w:val="004479DF"/>
    <w:rsid w:val="00447C55"/>
    <w:rsid w:val="004508C2"/>
    <w:rsid w:val="004515AB"/>
    <w:rsid w:val="00451FD7"/>
    <w:rsid w:val="0045542E"/>
    <w:rsid w:val="0045642F"/>
    <w:rsid w:val="004575E7"/>
    <w:rsid w:val="00460B93"/>
    <w:rsid w:val="00462068"/>
    <w:rsid w:val="00464297"/>
    <w:rsid w:val="00464B32"/>
    <w:rsid w:val="004655AA"/>
    <w:rsid w:val="00467A90"/>
    <w:rsid w:val="00467E0A"/>
    <w:rsid w:val="00467E51"/>
    <w:rsid w:val="00470F68"/>
    <w:rsid w:val="00472A02"/>
    <w:rsid w:val="00475009"/>
    <w:rsid w:val="004759E8"/>
    <w:rsid w:val="004818BB"/>
    <w:rsid w:val="00485BD8"/>
    <w:rsid w:val="004868BF"/>
    <w:rsid w:val="004877E4"/>
    <w:rsid w:val="00490489"/>
    <w:rsid w:val="004911EA"/>
    <w:rsid w:val="00492235"/>
    <w:rsid w:val="004939C2"/>
    <w:rsid w:val="0049649F"/>
    <w:rsid w:val="00497164"/>
    <w:rsid w:val="00497293"/>
    <w:rsid w:val="00497D01"/>
    <w:rsid w:val="00497DE3"/>
    <w:rsid w:val="004A0612"/>
    <w:rsid w:val="004A1920"/>
    <w:rsid w:val="004A2254"/>
    <w:rsid w:val="004A284E"/>
    <w:rsid w:val="004A5401"/>
    <w:rsid w:val="004A6778"/>
    <w:rsid w:val="004B1703"/>
    <w:rsid w:val="004B3B66"/>
    <w:rsid w:val="004B4337"/>
    <w:rsid w:val="004B51B7"/>
    <w:rsid w:val="004B630B"/>
    <w:rsid w:val="004B7980"/>
    <w:rsid w:val="004C0EC8"/>
    <w:rsid w:val="004C1107"/>
    <w:rsid w:val="004C1B2E"/>
    <w:rsid w:val="004C1FEF"/>
    <w:rsid w:val="004C44A6"/>
    <w:rsid w:val="004C44EC"/>
    <w:rsid w:val="004C58B9"/>
    <w:rsid w:val="004C630E"/>
    <w:rsid w:val="004C6E7A"/>
    <w:rsid w:val="004D0C0B"/>
    <w:rsid w:val="004D0ED7"/>
    <w:rsid w:val="004D1265"/>
    <w:rsid w:val="004D1674"/>
    <w:rsid w:val="004D19AC"/>
    <w:rsid w:val="004D3541"/>
    <w:rsid w:val="004D38C0"/>
    <w:rsid w:val="004D3BE3"/>
    <w:rsid w:val="004D4C77"/>
    <w:rsid w:val="004D51B2"/>
    <w:rsid w:val="004D56CA"/>
    <w:rsid w:val="004D5941"/>
    <w:rsid w:val="004D6406"/>
    <w:rsid w:val="004D65B0"/>
    <w:rsid w:val="004E1B76"/>
    <w:rsid w:val="004E1E13"/>
    <w:rsid w:val="004E39CD"/>
    <w:rsid w:val="004E530C"/>
    <w:rsid w:val="004E53D4"/>
    <w:rsid w:val="004E60BE"/>
    <w:rsid w:val="004E6EC4"/>
    <w:rsid w:val="004E7DFE"/>
    <w:rsid w:val="004F199D"/>
    <w:rsid w:val="004F2E12"/>
    <w:rsid w:val="004F2EED"/>
    <w:rsid w:val="004F34DE"/>
    <w:rsid w:val="004F3987"/>
    <w:rsid w:val="004F46C1"/>
    <w:rsid w:val="004F4C21"/>
    <w:rsid w:val="004F54DC"/>
    <w:rsid w:val="004F6987"/>
    <w:rsid w:val="004F6D72"/>
    <w:rsid w:val="005013DD"/>
    <w:rsid w:val="00501400"/>
    <w:rsid w:val="00503D9F"/>
    <w:rsid w:val="0050760F"/>
    <w:rsid w:val="00510018"/>
    <w:rsid w:val="00511D31"/>
    <w:rsid w:val="00511EA9"/>
    <w:rsid w:val="00512C45"/>
    <w:rsid w:val="005136EF"/>
    <w:rsid w:val="00513800"/>
    <w:rsid w:val="00513DEE"/>
    <w:rsid w:val="00514EDA"/>
    <w:rsid w:val="005150A4"/>
    <w:rsid w:val="00515D03"/>
    <w:rsid w:val="00515E8C"/>
    <w:rsid w:val="0052168C"/>
    <w:rsid w:val="005254E9"/>
    <w:rsid w:val="00527FDA"/>
    <w:rsid w:val="0053095C"/>
    <w:rsid w:val="00530DDD"/>
    <w:rsid w:val="005317A6"/>
    <w:rsid w:val="00532CC5"/>
    <w:rsid w:val="00533816"/>
    <w:rsid w:val="00533B09"/>
    <w:rsid w:val="00534C45"/>
    <w:rsid w:val="0053500B"/>
    <w:rsid w:val="005361DF"/>
    <w:rsid w:val="005403B6"/>
    <w:rsid w:val="00541DD6"/>
    <w:rsid w:val="00542066"/>
    <w:rsid w:val="00543063"/>
    <w:rsid w:val="00544220"/>
    <w:rsid w:val="0054422D"/>
    <w:rsid w:val="0054532B"/>
    <w:rsid w:val="00546CED"/>
    <w:rsid w:val="00547CD1"/>
    <w:rsid w:val="00550D76"/>
    <w:rsid w:val="00552530"/>
    <w:rsid w:val="00552E34"/>
    <w:rsid w:val="00554F20"/>
    <w:rsid w:val="00555E8C"/>
    <w:rsid w:val="00555EA4"/>
    <w:rsid w:val="00557BAB"/>
    <w:rsid w:val="005601B0"/>
    <w:rsid w:val="00562843"/>
    <w:rsid w:val="00562E51"/>
    <w:rsid w:val="0056479A"/>
    <w:rsid w:val="005649D2"/>
    <w:rsid w:val="00565490"/>
    <w:rsid w:val="00566D87"/>
    <w:rsid w:val="005704BD"/>
    <w:rsid w:val="00572BED"/>
    <w:rsid w:val="00575174"/>
    <w:rsid w:val="0057791D"/>
    <w:rsid w:val="00577EF1"/>
    <w:rsid w:val="005808CC"/>
    <w:rsid w:val="00580CE9"/>
    <w:rsid w:val="00581A50"/>
    <w:rsid w:val="00591924"/>
    <w:rsid w:val="00591DBA"/>
    <w:rsid w:val="00592715"/>
    <w:rsid w:val="00592D83"/>
    <w:rsid w:val="00595EFC"/>
    <w:rsid w:val="005973AD"/>
    <w:rsid w:val="005A07F2"/>
    <w:rsid w:val="005A09CD"/>
    <w:rsid w:val="005A140C"/>
    <w:rsid w:val="005A2853"/>
    <w:rsid w:val="005A3E9E"/>
    <w:rsid w:val="005A6ADF"/>
    <w:rsid w:val="005A6FA7"/>
    <w:rsid w:val="005B04B5"/>
    <w:rsid w:val="005B3679"/>
    <w:rsid w:val="005B3C40"/>
    <w:rsid w:val="005B4BA9"/>
    <w:rsid w:val="005B5219"/>
    <w:rsid w:val="005B71C4"/>
    <w:rsid w:val="005B7F2A"/>
    <w:rsid w:val="005C03C5"/>
    <w:rsid w:val="005C1EBA"/>
    <w:rsid w:val="005C3D14"/>
    <w:rsid w:val="005C4BBB"/>
    <w:rsid w:val="005C79F1"/>
    <w:rsid w:val="005D08BA"/>
    <w:rsid w:val="005D24B9"/>
    <w:rsid w:val="005D2950"/>
    <w:rsid w:val="005D69C9"/>
    <w:rsid w:val="005D7D5E"/>
    <w:rsid w:val="005E0766"/>
    <w:rsid w:val="005E0ABA"/>
    <w:rsid w:val="005E1850"/>
    <w:rsid w:val="005E18FA"/>
    <w:rsid w:val="005E29A6"/>
    <w:rsid w:val="005E6B1F"/>
    <w:rsid w:val="005F17EE"/>
    <w:rsid w:val="005F18B6"/>
    <w:rsid w:val="005F34A7"/>
    <w:rsid w:val="005F3742"/>
    <w:rsid w:val="005F43ED"/>
    <w:rsid w:val="005F527E"/>
    <w:rsid w:val="005F7691"/>
    <w:rsid w:val="005F79A0"/>
    <w:rsid w:val="00600FB9"/>
    <w:rsid w:val="0060165A"/>
    <w:rsid w:val="00603642"/>
    <w:rsid w:val="0060527D"/>
    <w:rsid w:val="00605377"/>
    <w:rsid w:val="00607C73"/>
    <w:rsid w:val="00607F8B"/>
    <w:rsid w:val="00610B6C"/>
    <w:rsid w:val="00611222"/>
    <w:rsid w:val="00614838"/>
    <w:rsid w:val="00616B05"/>
    <w:rsid w:val="00616BBC"/>
    <w:rsid w:val="00616FB4"/>
    <w:rsid w:val="00617894"/>
    <w:rsid w:val="00620CCF"/>
    <w:rsid w:val="00622A6F"/>
    <w:rsid w:val="00625417"/>
    <w:rsid w:val="00627508"/>
    <w:rsid w:val="00630677"/>
    <w:rsid w:val="00630A95"/>
    <w:rsid w:val="00632236"/>
    <w:rsid w:val="00632BD0"/>
    <w:rsid w:val="00633017"/>
    <w:rsid w:val="00634678"/>
    <w:rsid w:val="00635E40"/>
    <w:rsid w:val="00640A7A"/>
    <w:rsid w:val="00641734"/>
    <w:rsid w:val="0064185F"/>
    <w:rsid w:val="006435BE"/>
    <w:rsid w:val="00645EBC"/>
    <w:rsid w:val="006462C9"/>
    <w:rsid w:val="00647648"/>
    <w:rsid w:val="00651241"/>
    <w:rsid w:val="00651B88"/>
    <w:rsid w:val="0065307C"/>
    <w:rsid w:val="0065530A"/>
    <w:rsid w:val="00661978"/>
    <w:rsid w:val="00662DDD"/>
    <w:rsid w:val="00664277"/>
    <w:rsid w:val="00664CFC"/>
    <w:rsid w:val="00664E24"/>
    <w:rsid w:val="00665731"/>
    <w:rsid w:val="006673EE"/>
    <w:rsid w:val="00670C66"/>
    <w:rsid w:val="00671B30"/>
    <w:rsid w:val="00671CAF"/>
    <w:rsid w:val="00673999"/>
    <w:rsid w:val="00673FF9"/>
    <w:rsid w:val="0067467A"/>
    <w:rsid w:val="00674948"/>
    <w:rsid w:val="0067522E"/>
    <w:rsid w:val="00675E5D"/>
    <w:rsid w:val="00680F68"/>
    <w:rsid w:val="0068123A"/>
    <w:rsid w:val="0068184C"/>
    <w:rsid w:val="00682383"/>
    <w:rsid w:val="00684600"/>
    <w:rsid w:val="00686A00"/>
    <w:rsid w:val="00686D0D"/>
    <w:rsid w:val="006918EB"/>
    <w:rsid w:val="00692ACD"/>
    <w:rsid w:val="006933D5"/>
    <w:rsid w:val="00693BE3"/>
    <w:rsid w:val="00694280"/>
    <w:rsid w:val="006955F8"/>
    <w:rsid w:val="006966D6"/>
    <w:rsid w:val="00696A59"/>
    <w:rsid w:val="006A16C6"/>
    <w:rsid w:val="006A1955"/>
    <w:rsid w:val="006A1F2F"/>
    <w:rsid w:val="006A34B8"/>
    <w:rsid w:val="006A3A6B"/>
    <w:rsid w:val="006A40BF"/>
    <w:rsid w:val="006A5314"/>
    <w:rsid w:val="006A5626"/>
    <w:rsid w:val="006A6129"/>
    <w:rsid w:val="006A6659"/>
    <w:rsid w:val="006B2CB8"/>
    <w:rsid w:val="006B3197"/>
    <w:rsid w:val="006B3349"/>
    <w:rsid w:val="006B5F24"/>
    <w:rsid w:val="006B66F2"/>
    <w:rsid w:val="006B745C"/>
    <w:rsid w:val="006B7548"/>
    <w:rsid w:val="006C255F"/>
    <w:rsid w:val="006C2D76"/>
    <w:rsid w:val="006C3868"/>
    <w:rsid w:val="006C3E6E"/>
    <w:rsid w:val="006D4D09"/>
    <w:rsid w:val="006D55E7"/>
    <w:rsid w:val="006D79E4"/>
    <w:rsid w:val="006D7F44"/>
    <w:rsid w:val="006E0326"/>
    <w:rsid w:val="006E054E"/>
    <w:rsid w:val="006E1204"/>
    <w:rsid w:val="006E2B1D"/>
    <w:rsid w:val="006E2C60"/>
    <w:rsid w:val="006E3D02"/>
    <w:rsid w:val="006E5139"/>
    <w:rsid w:val="006E54FC"/>
    <w:rsid w:val="006E75AC"/>
    <w:rsid w:val="006F077D"/>
    <w:rsid w:val="006F1D87"/>
    <w:rsid w:val="006F4EB3"/>
    <w:rsid w:val="006F7674"/>
    <w:rsid w:val="006F7DB6"/>
    <w:rsid w:val="007002BC"/>
    <w:rsid w:val="00701707"/>
    <w:rsid w:val="0070340F"/>
    <w:rsid w:val="00704FA8"/>
    <w:rsid w:val="00705B55"/>
    <w:rsid w:val="00705B66"/>
    <w:rsid w:val="00705B8A"/>
    <w:rsid w:val="0071214F"/>
    <w:rsid w:val="0071447C"/>
    <w:rsid w:val="00716254"/>
    <w:rsid w:val="007202BB"/>
    <w:rsid w:val="00720F6E"/>
    <w:rsid w:val="0072230A"/>
    <w:rsid w:val="007247EC"/>
    <w:rsid w:val="00725030"/>
    <w:rsid w:val="007255DE"/>
    <w:rsid w:val="00725D9C"/>
    <w:rsid w:val="0072765B"/>
    <w:rsid w:val="00730D81"/>
    <w:rsid w:val="007319DD"/>
    <w:rsid w:val="00734A28"/>
    <w:rsid w:val="00734EC5"/>
    <w:rsid w:val="00735A7D"/>
    <w:rsid w:val="00736DBF"/>
    <w:rsid w:val="00736FF1"/>
    <w:rsid w:val="007408C1"/>
    <w:rsid w:val="00740980"/>
    <w:rsid w:val="00744675"/>
    <w:rsid w:val="00750B27"/>
    <w:rsid w:val="007521D8"/>
    <w:rsid w:val="0075639B"/>
    <w:rsid w:val="00756D77"/>
    <w:rsid w:val="007602FA"/>
    <w:rsid w:val="00760B11"/>
    <w:rsid w:val="00761801"/>
    <w:rsid w:val="007625BF"/>
    <w:rsid w:val="00762D1F"/>
    <w:rsid w:val="00764172"/>
    <w:rsid w:val="007647EC"/>
    <w:rsid w:val="00764A5A"/>
    <w:rsid w:val="00764AD6"/>
    <w:rsid w:val="00770453"/>
    <w:rsid w:val="007773C7"/>
    <w:rsid w:val="00777973"/>
    <w:rsid w:val="00780CD0"/>
    <w:rsid w:val="00780DC6"/>
    <w:rsid w:val="00781305"/>
    <w:rsid w:val="00783083"/>
    <w:rsid w:val="007849C9"/>
    <w:rsid w:val="00784A26"/>
    <w:rsid w:val="007863D8"/>
    <w:rsid w:val="007873C2"/>
    <w:rsid w:val="00787E23"/>
    <w:rsid w:val="00791C85"/>
    <w:rsid w:val="00793AD1"/>
    <w:rsid w:val="00795230"/>
    <w:rsid w:val="00796043"/>
    <w:rsid w:val="007A55A9"/>
    <w:rsid w:val="007A5825"/>
    <w:rsid w:val="007A5827"/>
    <w:rsid w:val="007A6042"/>
    <w:rsid w:val="007A669B"/>
    <w:rsid w:val="007A712C"/>
    <w:rsid w:val="007A7882"/>
    <w:rsid w:val="007A7E14"/>
    <w:rsid w:val="007B0788"/>
    <w:rsid w:val="007B19B7"/>
    <w:rsid w:val="007B2369"/>
    <w:rsid w:val="007B2AAD"/>
    <w:rsid w:val="007B3334"/>
    <w:rsid w:val="007B34E5"/>
    <w:rsid w:val="007B5352"/>
    <w:rsid w:val="007C006B"/>
    <w:rsid w:val="007C1281"/>
    <w:rsid w:val="007C187D"/>
    <w:rsid w:val="007C3804"/>
    <w:rsid w:val="007C520C"/>
    <w:rsid w:val="007C6853"/>
    <w:rsid w:val="007C6F6E"/>
    <w:rsid w:val="007D0A27"/>
    <w:rsid w:val="007D2E95"/>
    <w:rsid w:val="007D3299"/>
    <w:rsid w:val="007E0939"/>
    <w:rsid w:val="007E24DB"/>
    <w:rsid w:val="007E492C"/>
    <w:rsid w:val="007E5BEE"/>
    <w:rsid w:val="007E6D5D"/>
    <w:rsid w:val="007E6F5B"/>
    <w:rsid w:val="007F06A3"/>
    <w:rsid w:val="007F0784"/>
    <w:rsid w:val="007F0C90"/>
    <w:rsid w:val="007F0F22"/>
    <w:rsid w:val="007F28D1"/>
    <w:rsid w:val="007F411C"/>
    <w:rsid w:val="007F4289"/>
    <w:rsid w:val="007F42D1"/>
    <w:rsid w:val="007F4D19"/>
    <w:rsid w:val="007F4FA4"/>
    <w:rsid w:val="007F7AF6"/>
    <w:rsid w:val="007F7BA7"/>
    <w:rsid w:val="007F7C71"/>
    <w:rsid w:val="008020B9"/>
    <w:rsid w:val="00804846"/>
    <w:rsid w:val="00804A14"/>
    <w:rsid w:val="00804BC9"/>
    <w:rsid w:val="00806075"/>
    <w:rsid w:val="00807DCC"/>
    <w:rsid w:val="008108BB"/>
    <w:rsid w:val="008113F3"/>
    <w:rsid w:val="0081197B"/>
    <w:rsid w:val="0081280D"/>
    <w:rsid w:val="00813CFB"/>
    <w:rsid w:val="00814B3F"/>
    <w:rsid w:val="0081546A"/>
    <w:rsid w:val="008159F0"/>
    <w:rsid w:val="0081720B"/>
    <w:rsid w:val="00817C3E"/>
    <w:rsid w:val="008200FD"/>
    <w:rsid w:val="008212D0"/>
    <w:rsid w:val="00821AF7"/>
    <w:rsid w:val="008224A0"/>
    <w:rsid w:val="00822C0A"/>
    <w:rsid w:val="00823ECB"/>
    <w:rsid w:val="00831460"/>
    <w:rsid w:val="0083356E"/>
    <w:rsid w:val="00833E61"/>
    <w:rsid w:val="008379A5"/>
    <w:rsid w:val="0084071A"/>
    <w:rsid w:val="008422A2"/>
    <w:rsid w:val="0084290C"/>
    <w:rsid w:val="00843148"/>
    <w:rsid w:val="0084391A"/>
    <w:rsid w:val="00845C11"/>
    <w:rsid w:val="008460CE"/>
    <w:rsid w:val="00846943"/>
    <w:rsid w:val="0085075E"/>
    <w:rsid w:val="008538F1"/>
    <w:rsid w:val="00853A94"/>
    <w:rsid w:val="008546F0"/>
    <w:rsid w:val="00860A24"/>
    <w:rsid w:val="00860B23"/>
    <w:rsid w:val="00860E1A"/>
    <w:rsid w:val="0086197B"/>
    <w:rsid w:val="008619B9"/>
    <w:rsid w:val="00861BC6"/>
    <w:rsid w:val="00864B29"/>
    <w:rsid w:val="00871D3B"/>
    <w:rsid w:val="00872BA4"/>
    <w:rsid w:val="0087356E"/>
    <w:rsid w:val="00873648"/>
    <w:rsid w:val="00873889"/>
    <w:rsid w:val="00874C53"/>
    <w:rsid w:val="00875C3F"/>
    <w:rsid w:val="00875E54"/>
    <w:rsid w:val="00877F9C"/>
    <w:rsid w:val="008805B9"/>
    <w:rsid w:val="00881ED6"/>
    <w:rsid w:val="008820CB"/>
    <w:rsid w:val="00882B3A"/>
    <w:rsid w:val="008830B7"/>
    <w:rsid w:val="0088436C"/>
    <w:rsid w:val="0088682E"/>
    <w:rsid w:val="00886865"/>
    <w:rsid w:val="00891320"/>
    <w:rsid w:val="008933E9"/>
    <w:rsid w:val="00893469"/>
    <w:rsid w:val="008939DC"/>
    <w:rsid w:val="00893E4C"/>
    <w:rsid w:val="008946B4"/>
    <w:rsid w:val="00894852"/>
    <w:rsid w:val="00895C46"/>
    <w:rsid w:val="0089638F"/>
    <w:rsid w:val="00897489"/>
    <w:rsid w:val="00897E2C"/>
    <w:rsid w:val="008A4251"/>
    <w:rsid w:val="008A42DC"/>
    <w:rsid w:val="008A67E0"/>
    <w:rsid w:val="008A6CA6"/>
    <w:rsid w:val="008A7B88"/>
    <w:rsid w:val="008B190B"/>
    <w:rsid w:val="008B1B54"/>
    <w:rsid w:val="008B3BC2"/>
    <w:rsid w:val="008B4879"/>
    <w:rsid w:val="008B70F6"/>
    <w:rsid w:val="008C1123"/>
    <w:rsid w:val="008C193A"/>
    <w:rsid w:val="008C3412"/>
    <w:rsid w:val="008C3515"/>
    <w:rsid w:val="008C61F8"/>
    <w:rsid w:val="008C689C"/>
    <w:rsid w:val="008C75EE"/>
    <w:rsid w:val="008D0905"/>
    <w:rsid w:val="008D0AA9"/>
    <w:rsid w:val="008D125E"/>
    <w:rsid w:val="008D35F9"/>
    <w:rsid w:val="008D3CAE"/>
    <w:rsid w:val="008D5A38"/>
    <w:rsid w:val="008D7844"/>
    <w:rsid w:val="008E29D5"/>
    <w:rsid w:val="008E4738"/>
    <w:rsid w:val="008F26BA"/>
    <w:rsid w:val="008F2E45"/>
    <w:rsid w:val="008F3EB6"/>
    <w:rsid w:val="008F6392"/>
    <w:rsid w:val="008F660D"/>
    <w:rsid w:val="008F7A17"/>
    <w:rsid w:val="00900E66"/>
    <w:rsid w:val="009015F5"/>
    <w:rsid w:val="00901D84"/>
    <w:rsid w:val="00903109"/>
    <w:rsid w:val="009039FB"/>
    <w:rsid w:val="009040A1"/>
    <w:rsid w:val="0090428C"/>
    <w:rsid w:val="00905DF6"/>
    <w:rsid w:val="00906804"/>
    <w:rsid w:val="0090724D"/>
    <w:rsid w:val="009114FE"/>
    <w:rsid w:val="0091204C"/>
    <w:rsid w:val="0091234B"/>
    <w:rsid w:val="00912B44"/>
    <w:rsid w:val="00913940"/>
    <w:rsid w:val="00913CE4"/>
    <w:rsid w:val="00913E5C"/>
    <w:rsid w:val="00914F76"/>
    <w:rsid w:val="0091757D"/>
    <w:rsid w:val="00920F9D"/>
    <w:rsid w:val="0092371D"/>
    <w:rsid w:val="00923EA4"/>
    <w:rsid w:val="009246DB"/>
    <w:rsid w:val="009250A0"/>
    <w:rsid w:val="00925575"/>
    <w:rsid w:val="00931760"/>
    <w:rsid w:val="00931DAE"/>
    <w:rsid w:val="009358CA"/>
    <w:rsid w:val="00937158"/>
    <w:rsid w:val="00937B7C"/>
    <w:rsid w:val="00940625"/>
    <w:rsid w:val="0094078B"/>
    <w:rsid w:val="00941A3A"/>
    <w:rsid w:val="0094249C"/>
    <w:rsid w:val="009425AC"/>
    <w:rsid w:val="00943A6B"/>
    <w:rsid w:val="0094617F"/>
    <w:rsid w:val="00950C8A"/>
    <w:rsid w:val="00950F9D"/>
    <w:rsid w:val="009520A2"/>
    <w:rsid w:val="009538D9"/>
    <w:rsid w:val="00953C26"/>
    <w:rsid w:val="009540FC"/>
    <w:rsid w:val="00954F6C"/>
    <w:rsid w:val="0095504F"/>
    <w:rsid w:val="00955CCB"/>
    <w:rsid w:val="0095639E"/>
    <w:rsid w:val="0096057C"/>
    <w:rsid w:val="00961BA5"/>
    <w:rsid w:val="009625BD"/>
    <w:rsid w:val="00962836"/>
    <w:rsid w:val="0096361B"/>
    <w:rsid w:val="00963881"/>
    <w:rsid w:val="0096413A"/>
    <w:rsid w:val="00964F74"/>
    <w:rsid w:val="00965E5D"/>
    <w:rsid w:val="0096702D"/>
    <w:rsid w:val="009672CF"/>
    <w:rsid w:val="00967E99"/>
    <w:rsid w:val="009712C4"/>
    <w:rsid w:val="00973C48"/>
    <w:rsid w:val="00974819"/>
    <w:rsid w:val="00974EDE"/>
    <w:rsid w:val="00983260"/>
    <w:rsid w:val="009835D8"/>
    <w:rsid w:val="00983F56"/>
    <w:rsid w:val="0098425E"/>
    <w:rsid w:val="00984F73"/>
    <w:rsid w:val="00985107"/>
    <w:rsid w:val="009865C3"/>
    <w:rsid w:val="009872E1"/>
    <w:rsid w:val="00990F0C"/>
    <w:rsid w:val="00991654"/>
    <w:rsid w:val="0099198B"/>
    <w:rsid w:val="0099458D"/>
    <w:rsid w:val="00995FC8"/>
    <w:rsid w:val="00996132"/>
    <w:rsid w:val="00996772"/>
    <w:rsid w:val="009A0875"/>
    <w:rsid w:val="009A198D"/>
    <w:rsid w:val="009A1F2F"/>
    <w:rsid w:val="009A1F5C"/>
    <w:rsid w:val="009A29CF"/>
    <w:rsid w:val="009A3DF3"/>
    <w:rsid w:val="009A54E4"/>
    <w:rsid w:val="009A7418"/>
    <w:rsid w:val="009A79E5"/>
    <w:rsid w:val="009A7D75"/>
    <w:rsid w:val="009B0010"/>
    <w:rsid w:val="009B05ED"/>
    <w:rsid w:val="009B201A"/>
    <w:rsid w:val="009B3092"/>
    <w:rsid w:val="009B5859"/>
    <w:rsid w:val="009B6FFB"/>
    <w:rsid w:val="009B7158"/>
    <w:rsid w:val="009B7539"/>
    <w:rsid w:val="009C1319"/>
    <w:rsid w:val="009C4D9D"/>
    <w:rsid w:val="009C5297"/>
    <w:rsid w:val="009C5D2D"/>
    <w:rsid w:val="009C666B"/>
    <w:rsid w:val="009D045D"/>
    <w:rsid w:val="009D0779"/>
    <w:rsid w:val="009D1679"/>
    <w:rsid w:val="009D2D3E"/>
    <w:rsid w:val="009D3288"/>
    <w:rsid w:val="009D3450"/>
    <w:rsid w:val="009D4E71"/>
    <w:rsid w:val="009D7CE2"/>
    <w:rsid w:val="009E088F"/>
    <w:rsid w:val="009E2C2F"/>
    <w:rsid w:val="009E2D54"/>
    <w:rsid w:val="009E3127"/>
    <w:rsid w:val="009E322D"/>
    <w:rsid w:val="009E4A38"/>
    <w:rsid w:val="009E566C"/>
    <w:rsid w:val="009E58CE"/>
    <w:rsid w:val="009E62F5"/>
    <w:rsid w:val="009F06D8"/>
    <w:rsid w:val="009F2CCD"/>
    <w:rsid w:val="009F2F20"/>
    <w:rsid w:val="009F4782"/>
    <w:rsid w:val="009F4D66"/>
    <w:rsid w:val="009F55F1"/>
    <w:rsid w:val="009F585E"/>
    <w:rsid w:val="009F7F0D"/>
    <w:rsid w:val="00A02350"/>
    <w:rsid w:val="00A026A7"/>
    <w:rsid w:val="00A02AF2"/>
    <w:rsid w:val="00A02E1C"/>
    <w:rsid w:val="00A05217"/>
    <w:rsid w:val="00A05BF3"/>
    <w:rsid w:val="00A1054A"/>
    <w:rsid w:val="00A105B0"/>
    <w:rsid w:val="00A1063B"/>
    <w:rsid w:val="00A10E41"/>
    <w:rsid w:val="00A1241D"/>
    <w:rsid w:val="00A132E7"/>
    <w:rsid w:val="00A1692C"/>
    <w:rsid w:val="00A16D6E"/>
    <w:rsid w:val="00A2345E"/>
    <w:rsid w:val="00A254F7"/>
    <w:rsid w:val="00A25754"/>
    <w:rsid w:val="00A25E34"/>
    <w:rsid w:val="00A26E37"/>
    <w:rsid w:val="00A2773E"/>
    <w:rsid w:val="00A27A14"/>
    <w:rsid w:val="00A3134F"/>
    <w:rsid w:val="00A37D79"/>
    <w:rsid w:val="00A4093C"/>
    <w:rsid w:val="00A4162A"/>
    <w:rsid w:val="00A46E4B"/>
    <w:rsid w:val="00A50DA7"/>
    <w:rsid w:val="00A5165E"/>
    <w:rsid w:val="00A51C30"/>
    <w:rsid w:val="00A5442A"/>
    <w:rsid w:val="00A5458C"/>
    <w:rsid w:val="00A548CE"/>
    <w:rsid w:val="00A564B2"/>
    <w:rsid w:val="00A56CA9"/>
    <w:rsid w:val="00A61B6A"/>
    <w:rsid w:val="00A62841"/>
    <w:rsid w:val="00A62D65"/>
    <w:rsid w:val="00A63474"/>
    <w:rsid w:val="00A65C7D"/>
    <w:rsid w:val="00A67142"/>
    <w:rsid w:val="00A71111"/>
    <w:rsid w:val="00A71219"/>
    <w:rsid w:val="00A712A1"/>
    <w:rsid w:val="00A71450"/>
    <w:rsid w:val="00A71F38"/>
    <w:rsid w:val="00A71F3B"/>
    <w:rsid w:val="00A72E79"/>
    <w:rsid w:val="00A74A5D"/>
    <w:rsid w:val="00A750E3"/>
    <w:rsid w:val="00A765BC"/>
    <w:rsid w:val="00A76818"/>
    <w:rsid w:val="00A76988"/>
    <w:rsid w:val="00A76D25"/>
    <w:rsid w:val="00A76EA8"/>
    <w:rsid w:val="00A80101"/>
    <w:rsid w:val="00A80399"/>
    <w:rsid w:val="00A82A1D"/>
    <w:rsid w:val="00A84790"/>
    <w:rsid w:val="00A851DC"/>
    <w:rsid w:val="00A85F7F"/>
    <w:rsid w:val="00A87E05"/>
    <w:rsid w:val="00A916C0"/>
    <w:rsid w:val="00A924E0"/>
    <w:rsid w:val="00A94095"/>
    <w:rsid w:val="00A9494B"/>
    <w:rsid w:val="00A949AE"/>
    <w:rsid w:val="00AA08E3"/>
    <w:rsid w:val="00AA0B2A"/>
    <w:rsid w:val="00AA11C7"/>
    <w:rsid w:val="00AA294C"/>
    <w:rsid w:val="00AA2E6C"/>
    <w:rsid w:val="00AA33F5"/>
    <w:rsid w:val="00AA69ED"/>
    <w:rsid w:val="00AA7CF8"/>
    <w:rsid w:val="00AB033E"/>
    <w:rsid w:val="00AB3FAE"/>
    <w:rsid w:val="00AC038D"/>
    <w:rsid w:val="00AC0704"/>
    <w:rsid w:val="00AC25D8"/>
    <w:rsid w:val="00AC5E6D"/>
    <w:rsid w:val="00AC67C6"/>
    <w:rsid w:val="00AC6C27"/>
    <w:rsid w:val="00AC7120"/>
    <w:rsid w:val="00AD05EA"/>
    <w:rsid w:val="00AD1885"/>
    <w:rsid w:val="00AD1C69"/>
    <w:rsid w:val="00AD22A2"/>
    <w:rsid w:val="00AD23B8"/>
    <w:rsid w:val="00AD393F"/>
    <w:rsid w:val="00AD45A1"/>
    <w:rsid w:val="00AD4DB0"/>
    <w:rsid w:val="00AD55CF"/>
    <w:rsid w:val="00AE032B"/>
    <w:rsid w:val="00AE0C71"/>
    <w:rsid w:val="00AE169C"/>
    <w:rsid w:val="00AE2707"/>
    <w:rsid w:val="00AE27C9"/>
    <w:rsid w:val="00AE3ED0"/>
    <w:rsid w:val="00AE5869"/>
    <w:rsid w:val="00AE7318"/>
    <w:rsid w:val="00AF1662"/>
    <w:rsid w:val="00AF44E0"/>
    <w:rsid w:val="00AF56A8"/>
    <w:rsid w:val="00B00346"/>
    <w:rsid w:val="00B00937"/>
    <w:rsid w:val="00B00B3C"/>
    <w:rsid w:val="00B00C37"/>
    <w:rsid w:val="00B01EAA"/>
    <w:rsid w:val="00B039D7"/>
    <w:rsid w:val="00B05214"/>
    <w:rsid w:val="00B05DAE"/>
    <w:rsid w:val="00B1108B"/>
    <w:rsid w:val="00B1160C"/>
    <w:rsid w:val="00B11E26"/>
    <w:rsid w:val="00B11FAE"/>
    <w:rsid w:val="00B136D7"/>
    <w:rsid w:val="00B141EB"/>
    <w:rsid w:val="00B1442F"/>
    <w:rsid w:val="00B14ED0"/>
    <w:rsid w:val="00B162FC"/>
    <w:rsid w:val="00B1705C"/>
    <w:rsid w:val="00B178B1"/>
    <w:rsid w:val="00B202E2"/>
    <w:rsid w:val="00B20A5A"/>
    <w:rsid w:val="00B216C6"/>
    <w:rsid w:val="00B22190"/>
    <w:rsid w:val="00B23D39"/>
    <w:rsid w:val="00B24E50"/>
    <w:rsid w:val="00B2585C"/>
    <w:rsid w:val="00B26221"/>
    <w:rsid w:val="00B32555"/>
    <w:rsid w:val="00B325A0"/>
    <w:rsid w:val="00B32DF4"/>
    <w:rsid w:val="00B34A22"/>
    <w:rsid w:val="00B367B6"/>
    <w:rsid w:val="00B40720"/>
    <w:rsid w:val="00B4130C"/>
    <w:rsid w:val="00B420D2"/>
    <w:rsid w:val="00B44A9F"/>
    <w:rsid w:val="00B44C0B"/>
    <w:rsid w:val="00B457ED"/>
    <w:rsid w:val="00B46E42"/>
    <w:rsid w:val="00B543D5"/>
    <w:rsid w:val="00B5490B"/>
    <w:rsid w:val="00B57C3F"/>
    <w:rsid w:val="00B57F89"/>
    <w:rsid w:val="00B608E7"/>
    <w:rsid w:val="00B61490"/>
    <w:rsid w:val="00B62C3B"/>
    <w:rsid w:val="00B63C6C"/>
    <w:rsid w:val="00B64F33"/>
    <w:rsid w:val="00B659D7"/>
    <w:rsid w:val="00B66121"/>
    <w:rsid w:val="00B70FAA"/>
    <w:rsid w:val="00B7182E"/>
    <w:rsid w:val="00B72A07"/>
    <w:rsid w:val="00B73ED0"/>
    <w:rsid w:val="00B7531A"/>
    <w:rsid w:val="00B761F8"/>
    <w:rsid w:val="00B764D3"/>
    <w:rsid w:val="00B775ED"/>
    <w:rsid w:val="00B80077"/>
    <w:rsid w:val="00B80A46"/>
    <w:rsid w:val="00B818D1"/>
    <w:rsid w:val="00B81F76"/>
    <w:rsid w:val="00B82288"/>
    <w:rsid w:val="00B85213"/>
    <w:rsid w:val="00B85EF8"/>
    <w:rsid w:val="00B86908"/>
    <w:rsid w:val="00B86F43"/>
    <w:rsid w:val="00B872DE"/>
    <w:rsid w:val="00B902BB"/>
    <w:rsid w:val="00B90EBB"/>
    <w:rsid w:val="00B910A3"/>
    <w:rsid w:val="00B921ED"/>
    <w:rsid w:val="00B92E2E"/>
    <w:rsid w:val="00B93D2E"/>
    <w:rsid w:val="00B93F81"/>
    <w:rsid w:val="00B94524"/>
    <w:rsid w:val="00B94708"/>
    <w:rsid w:val="00B9623E"/>
    <w:rsid w:val="00B967EB"/>
    <w:rsid w:val="00B97458"/>
    <w:rsid w:val="00BA3CF8"/>
    <w:rsid w:val="00BA568E"/>
    <w:rsid w:val="00BA6AA9"/>
    <w:rsid w:val="00BA7D02"/>
    <w:rsid w:val="00BA7F2A"/>
    <w:rsid w:val="00BB0633"/>
    <w:rsid w:val="00BB0703"/>
    <w:rsid w:val="00BB1EE0"/>
    <w:rsid w:val="00BB3F0A"/>
    <w:rsid w:val="00BB698F"/>
    <w:rsid w:val="00BB7135"/>
    <w:rsid w:val="00BB7906"/>
    <w:rsid w:val="00BC049D"/>
    <w:rsid w:val="00BC0F1D"/>
    <w:rsid w:val="00BC172F"/>
    <w:rsid w:val="00BC1D1C"/>
    <w:rsid w:val="00BC27FF"/>
    <w:rsid w:val="00BC410C"/>
    <w:rsid w:val="00BC503F"/>
    <w:rsid w:val="00BC5B56"/>
    <w:rsid w:val="00BD0CC9"/>
    <w:rsid w:val="00BD166B"/>
    <w:rsid w:val="00BD38E2"/>
    <w:rsid w:val="00BE01DB"/>
    <w:rsid w:val="00BE072E"/>
    <w:rsid w:val="00BE15D1"/>
    <w:rsid w:val="00BE517C"/>
    <w:rsid w:val="00BE60E2"/>
    <w:rsid w:val="00BE763E"/>
    <w:rsid w:val="00BF09B5"/>
    <w:rsid w:val="00BF110A"/>
    <w:rsid w:val="00BF2B51"/>
    <w:rsid w:val="00BF2B92"/>
    <w:rsid w:val="00BF3793"/>
    <w:rsid w:val="00BF5322"/>
    <w:rsid w:val="00BF6291"/>
    <w:rsid w:val="00BF72F5"/>
    <w:rsid w:val="00BF7F40"/>
    <w:rsid w:val="00C00B89"/>
    <w:rsid w:val="00C00CA9"/>
    <w:rsid w:val="00C01DEB"/>
    <w:rsid w:val="00C04286"/>
    <w:rsid w:val="00C05803"/>
    <w:rsid w:val="00C06D81"/>
    <w:rsid w:val="00C076FB"/>
    <w:rsid w:val="00C10331"/>
    <w:rsid w:val="00C113D3"/>
    <w:rsid w:val="00C114F0"/>
    <w:rsid w:val="00C13237"/>
    <w:rsid w:val="00C14B6F"/>
    <w:rsid w:val="00C15FCB"/>
    <w:rsid w:val="00C16A32"/>
    <w:rsid w:val="00C16D5B"/>
    <w:rsid w:val="00C1706B"/>
    <w:rsid w:val="00C209B1"/>
    <w:rsid w:val="00C20E7A"/>
    <w:rsid w:val="00C21B66"/>
    <w:rsid w:val="00C225DA"/>
    <w:rsid w:val="00C24B0B"/>
    <w:rsid w:val="00C319B9"/>
    <w:rsid w:val="00C347BE"/>
    <w:rsid w:val="00C35817"/>
    <w:rsid w:val="00C37863"/>
    <w:rsid w:val="00C40659"/>
    <w:rsid w:val="00C4137F"/>
    <w:rsid w:val="00C41B45"/>
    <w:rsid w:val="00C468D4"/>
    <w:rsid w:val="00C47804"/>
    <w:rsid w:val="00C47D9A"/>
    <w:rsid w:val="00C5204F"/>
    <w:rsid w:val="00C52823"/>
    <w:rsid w:val="00C52E63"/>
    <w:rsid w:val="00C53E77"/>
    <w:rsid w:val="00C53F05"/>
    <w:rsid w:val="00C5429D"/>
    <w:rsid w:val="00C546D7"/>
    <w:rsid w:val="00C5702C"/>
    <w:rsid w:val="00C57402"/>
    <w:rsid w:val="00C57C51"/>
    <w:rsid w:val="00C60631"/>
    <w:rsid w:val="00C60DDE"/>
    <w:rsid w:val="00C613A9"/>
    <w:rsid w:val="00C61930"/>
    <w:rsid w:val="00C61953"/>
    <w:rsid w:val="00C62C49"/>
    <w:rsid w:val="00C62CCC"/>
    <w:rsid w:val="00C65175"/>
    <w:rsid w:val="00C65818"/>
    <w:rsid w:val="00C664A6"/>
    <w:rsid w:val="00C70E7D"/>
    <w:rsid w:val="00C71356"/>
    <w:rsid w:val="00C714BF"/>
    <w:rsid w:val="00C72182"/>
    <w:rsid w:val="00C727D3"/>
    <w:rsid w:val="00C73285"/>
    <w:rsid w:val="00C7428B"/>
    <w:rsid w:val="00C748B5"/>
    <w:rsid w:val="00C74B61"/>
    <w:rsid w:val="00C75EDF"/>
    <w:rsid w:val="00C7746F"/>
    <w:rsid w:val="00C77AAF"/>
    <w:rsid w:val="00C82055"/>
    <w:rsid w:val="00C8278C"/>
    <w:rsid w:val="00C83B29"/>
    <w:rsid w:val="00C85623"/>
    <w:rsid w:val="00C8577B"/>
    <w:rsid w:val="00C86FBF"/>
    <w:rsid w:val="00C86FC2"/>
    <w:rsid w:val="00C903C3"/>
    <w:rsid w:val="00C90679"/>
    <w:rsid w:val="00C91E68"/>
    <w:rsid w:val="00C93B20"/>
    <w:rsid w:val="00C96785"/>
    <w:rsid w:val="00CA0277"/>
    <w:rsid w:val="00CA2C8B"/>
    <w:rsid w:val="00CA31E4"/>
    <w:rsid w:val="00CA5452"/>
    <w:rsid w:val="00CA5A28"/>
    <w:rsid w:val="00CA5D79"/>
    <w:rsid w:val="00CA6384"/>
    <w:rsid w:val="00CA6F81"/>
    <w:rsid w:val="00CA7CED"/>
    <w:rsid w:val="00CA7E04"/>
    <w:rsid w:val="00CB0BF4"/>
    <w:rsid w:val="00CB0DCA"/>
    <w:rsid w:val="00CB3970"/>
    <w:rsid w:val="00CB5EF3"/>
    <w:rsid w:val="00CC1CD5"/>
    <w:rsid w:val="00CC3A99"/>
    <w:rsid w:val="00CC5849"/>
    <w:rsid w:val="00CD05AC"/>
    <w:rsid w:val="00CD261B"/>
    <w:rsid w:val="00CD2BF0"/>
    <w:rsid w:val="00CD3C68"/>
    <w:rsid w:val="00CD6868"/>
    <w:rsid w:val="00CE2139"/>
    <w:rsid w:val="00CE4740"/>
    <w:rsid w:val="00CE50B4"/>
    <w:rsid w:val="00CF070C"/>
    <w:rsid w:val="00CF132D"/>
    <w:rsid w:val="00CF2EEE"/>
    <w:rsid w:val="00CF3858"/>
    <w:rsid w:val="00CF3A0C"/>
    <w:rsid w:val="00CF3AAD"/>
    <w:rsid w:val="00CF41C7"/>
    <w:rsid w:val="00CF6793"/>
    <w:rsid w:val="00CF751C"/>
    <w:rsid w:val="00CF76AD"/>
    <w:rsid w:val="00D01D09"/>
    <w:rsid w:val="00D03FD1"/>
    <w:rsid w:val="00D06741"/>
    <w:rsid w:val="00D06B4B"/>
    <w:rsid w:val="00D1007F"/>
    <w:rsid w:val="00D122D6"/>
    <w:rsid w:val="00D132EA"/>
    <w:rsid w:val="00D14C73"/>
    <w:rsid w:val="00D17FAA"/>
    <w:rsid w:val="00D2086E"/>
    <w:rsid w:val="00D21667"/>
    <w:rsid w:val="00D2178E"/>
    <w:rsid w:val="00D227F3"/>
    <w:rsid w:val="00D24607"/>
    <w:rsid w:val="00D2619F"/>
    <w:rsid w:val="00D275DB"/>
    <w:rsid w:val="00D3357F"/>
    <w:rsid w:val="00D412B8"/>
    <w:rsid w:val="00D4254E"/>
    <w:rsid w:val="00D428B9"/>
    <w:rsid w:val="00D433CC"/>
    <w:rsid w:val="00D4514F"/>
    <w:rsid w:val="00D4563E"/>
    <w:rsid w:val="00D50EF8"/>
    <w:rsid w:val="00D515AF"/>
    <w:rsid w:val="00D526EF"/>
    <w:rsid w:val="00D54255"/>
    <w:rsid w:val="00D544CF"/>
    <w:rsid w:val="00D60159"/>
    <w:rsid w:val="00D615D4"/>
    <w:rsid w:val="00D6224D"/>
    <w:rsid w:val="00D625B8"/>
    <w:rsid w:val="00D62A6A"/>
    <w:rsid w:val="00D632D6"/>
    <w:rsid w:val="00D65AEC"/>
    <w:rsid w:val="00D65ECB"/>
    <w:rsid w:val="00D6777A"/>
    <w:rsid w:val="00D70843"/>
    <w:rsid w:val="00D75850"/>
    <w:rsid w:val="00D764B3"/>
    <w:rsid w:val="00D76AA7"/>
    <w:rsid w:val="00D81151"/>
    <w:rsid w:val="00D81B9D"/>
    <w:rsid w:val="00D81BF2"/>
    <w:rsid w:val="00D82391"/>
    <w:rsid w:val="00D8360A"/>
    <w:rsid w:val="00D83C57"/>
    <w:rsid w:val="00D91FBF"/>
    <w:rsid w:val="00D92D21"/>
    <w:rsid w:val="00D92D31"/>
    <w:rsid w:val="00D9449B"/>
    <w:rsid w:val="00D94C16"/>
    <w:rsid w:val="00D9553B"/>
    <w:rsid w:val="00D965D9"/>
    <w:rsid w:val="00D9675A"/>
    <w:rsid w:val="00D97049"/>
    <w:rsid w:val="00D972EC"/>
    <w:rsid w:val="00DA08D5"/>
    <w:rsid w:val="00DA2EEF"/>
    <w:rsid w:val="00DA31A4"/>
    <w:rsid w:val="00DA4290"/>
    <w:rsid w:val="00DA5277"/>
    <w:rsid w:val="00DA63EE"/>
    <w:rsid w:val="00DB0A4B"/>
    <w:rsid w:val="00DB22E0"/>
    <w:rsid w:val="00DB345D"/>
    <w:rsid w:val="00DB46F7"/>
    <w:rsid w:val="00DB5973"/>
    <w:rsid w:val="00DB65AA"/>
    <w:rsid w:val="00DB6D56"/>
    <w:rsid w:val="00DB6D57"/>
    <w:rsid w:val="00DC01C5"/>
    <w:rsid w:val="00DC1130"/>
    <w:rsid w:val="00DC1569"/>
    <w:rsid w:val="00DC19CE"/>
    <w:rsid w:val="00DC1C18"/>
    <w:rsid w:val="00DC2CFC"/>
    <w:rsid w:val="00DC3093"/>
    <w:rsid w:val="00DC3238"/>
    <w:rsid w:val="00DC37DD"/>
    <w:rsid w:val="00DC7E37"/>
    <w:rsid w:val="00DD1892"/>
    <w:rsid w:val="00DD1D66"/>
    <w:rsid w:val="00DD475D"/>
    <w:rsid w:val="00DD489A"/>
    <w:rsid w:val="00DD6D57"/>
    <w:rsid w:val="00DE1986"/>
    <w:rsid w:val="00DE2543"/>
    <w:rsid w:val="00DE2A19"/>
    <w:rsid w:val="00DE35E7"/>
    <w:rsid w:val="00DE381E"/>
    <w:rsid w:val="00DE4051"/>
    <w:rsid w:val="00DE424B"/>
    <w:rsid w:val="00DE6774"/>
    <w:rsid w:val="00DE67C1"/>
    <w:rsid w:val="00DE76D5"/>
    <w:rsid w:val="00DF1643"/>
    <w:rsid w:val="00DF17EB"/>
    <w:rsid w:val="00DF192D"/>
    <w:rsid w:val="00DF28AB"/>
    <w:rsid w:val="00DF2A2C"/>
    <w:rsid w:val="00DF2D31"/>
    <w:rsid w:val="00DF36F5"/>
    <w:rsid w:val="00DF3ACA"/>
    <w:rsid w:val="00DF5607"/>
    <w:rsid w:val="00DF6630"/>
    <w:rsid w:val="00DF7139"/>
    <w:rsid w:val="00E01C82"/>
    <w:rsid w:val="00E0203D"/>
    <w:rsid w:val="00E0372B"/>
    <w:rsid w:val="00E0462F"/>
    <w:rsid w:val="00E04A84"/>
    <w:rsid w:val="00E05348"/>
    <w:rsid w:val="00E07F8F"/>
    <w:rsid w:val="00E1173C"/>
    <w:rsid w:val="00E12BFA"/>
    <w:rsid w:val="00E172B2"/>
    <w:rsid w:val="00E213E9"/>
    <w:rsid w:val="00E22636"/>
    <w:rsid w:val="00E22D5E"/>
    <w:rsid w:val="00E245CE"/>
    <w:rsid w:val="00E27BC2"/>
    <w:rsid w:val="00E32153"/>
    <w:rsid w:val="00E33CDE"/>
    <w:rsid w:val="00E34FAA"/>
    <w:rsid w:val="00E35F6F"/>
    <w:rsid w:val="00E37795"/>
    <w:rsid w:val="00E37BB5"/>
    <w:rsid w:val="00E420E4"/>
    <w:rsid w:val="00E4214A"/>
    <w:rsid w:val="00E42F01"/>
    <w:rsid w:val="00E46AF9"/>
    <w:rsid w:val="00E51CCC"/>
    <w:rsid w:val="00E55878"/>
    <w:rsid w:val="00E566FC"/>
    <w:rsid w:val="00E56E51"/>
    <w:rsid w:val="00E57DDE"/>
    <w:rsid w:val="00E60416"/>
    <w:rsid w:val="00E61527"/>
    <w:rsid w:val="00E6209E"/>
    <w:rsid w:val="00E636B2"/>
    <w:rsid w:val="00E67A9E"/>
    <w:rsid w:val="00E67D3B"/>
    <w:rsid w:val="00E67EC8"/>
    <w:rsid w:val="00E73E4F"/>
    <w:rsid w:val="00E753F9"/>
    <w:rsid w:val="00E75B28"/>
    <w:rsid w:val="00E7739E"/>
    <w:rsid w:val="00E813D7"/>
    <w:rsid w:val="00E81454"/>
    <w:rsid w:val="00E846CA"/>
    <w:rsid w:val="00E84BEE"/>
    <w:rsid w:val="00E853F1"/>
    <w:rsid w:val="00E86A7A"/>
    <w:rsid w:val="00E86DA1"/>
    <w:rsid w:val="00E908C7"/>
    <w:rsid w:val="00E93D1E"/>
    <w:rsid w:val="00E958EF"/>
    <w:rsid w:val="00EA2AC0"/>
    <w:rsid w:val="00EA2EDE"/>
    <w:rsid w:val="00EA3C1E"/>
    <w:rsid w:val="00EA6ADB"/>
    <w:rsid w:val="00EB0ABB"/>
    <w:rsid w:val="00EB1189"/>
    <w:rsid w:val="00EB1A3B"/>
    <w:rsid w:val="00EB3116"/>
    <w:rsid w:val="00EB32E4"/>
    <w:rsid w:val="00EB339B"/>
    <w:rsid w:val="00EB4EA8"/>
    <w:rsid w:val="00EB5794"/>
    <w:rsid w:val="00EB5C5E"/>
    <w:rsid w:val="00EB5D93"/>
    <w:rsid w:val="00EB75A4"/>
    <w:rsid w:val="00EB7C1C"/>
    <w:rsid w:val="00EB7E44"/>
    <w:rsid w:val="00EC0551"/>
    <w:rsid w:val="00EC0C00"/>
    <w:rsid w:val="00EC1172"/>
    <w:rsid w:val="00EC20DA"/>
    <w:rsid w:val="00EC3AE8"/>
    <w:rsid w:val="00EC65AB"/>
    <w:rsid w:val="00EC674B"/>
    <w:rsid w:val="00EC6D28"/>
    <w:rsid w:val="00ED027F"/>
    <w:rsid w:val="00ED05BC"/>
    <w:rsid w:val="00ED15F8"/>
    <w:rsid w:val="00ED1B8C"/>
    <w:rsid w:val="00ED340C"/>
    <w:rsid w:val="00ED36BD"/>
    <w:rsid w:val="00ED6A39"/>
    <w:rsid w:val="00EE0029"/>
    <w:rsid w:val="00EE13A0"/>
    <w:rsid w:val="00EE766A"/>
    <w:rsid w:val="00EF244D"/>
    <w:rsid w:val="00EF2F08"/>
    <w:rsid w:val="00EF538E"/>
    <w:rsid w:val="00F00345"/>
    <w:rsid w:val="00F01018"/>
    <w:rsid w:val="00F01CE5"/>
    <w:rsid w:val="00F0218E"/>
    <w:rsid w:val="00F022BD"/>
    <w:rsid w:val="00F02441"/>
    <w:rsid w:val="00F0259D"/>
    <w:rsid w:val="00F03F06"/>
    <w:rsid w:val="00F04AC0"/>
    <w:rsid w:val="00F07095"/>
    <w:rsid w:val="00F13123"/>
    <w:rsid w:val="00F13F4C"/>
    <w:rsid w:val="00F14B39"/>
    <w:rsid w:val="00F1569B"/>
    <w:rsid w:val="00F17623"/>
    <w:rsid w:val="00F201B8"/>
    <w:rsid w:val="00F20F1D"/>
    <w:rsid w:val="00F2255D"/>
    <w:rsid w:val="00F22AC1"/>
    <w:rsid w:val="00F231B1"/>
    <w:rsid w:val="00F25895"/>
    <w:rsid w:val="00F25E3D"/>
    <w:rsid w:val="00F27568"/>
    <w:rsid w:val="00F277BB"/>
    <w:rsid w:val="00F307CF"/>
    <w:rsid w:val="00F30B41"/>
    <w:rsid w:val="00F31BF0"/>
    <w:rsid w:val="00F3434B"/>
    <w:rsid w:val="00F35628"/>
    <w:rsid w:val="00F365CC"/>
    <w:rsid w:val="00F3662E"/>
    <w:rsid w:val="00F378CF"/>
    <w:rsid w:val="00F42FAD"/>
    <w:rsid w:val="00F43AB3"/>
    <w:rsid w:val="00F440D2"/>
    <w:rsid w:val="00F446EA"/>
    <w:rsid w:val="00F4517D"/>
    <w:rsid w:val="00F47599"/>
    <w:rsid w:val="00F5154F"/>
    <w:rsid w:val="00F53190"/>
    <w:rsid w:val="00F531BF"/>
    <w:rsid w:val="00F535B7"/>
    <w:rsid w:val="00F53919"/>
    <w:rsid w:val="00F553E8"/>
    <w:rsid w:val="00F55ADB"/>
    <w:rsid w:val="00F56AB2"/>
    <w:rsid w:val="00F611AB"/>
    <w:rsid w:val="00F6288A"/>
    <w:rsid w:val="00F62919"/>
    <w:rsid w:val="00F6452F"/>
    <w:rsid w:val="00F64BAD"/>
    <w:rsid w:val="00F674B4"/>
    <w:rsid w:val="00F67E7F"/>
    <w:rsid w:val="00F70A37"/>
    <w:rsid w:val="00F722E9"/>
    <w:rsid w:val="00F74D7E"/>
    <w:rsid w:val="00F756AC"/>
    <w:rsid w:val="00F77FF5"/>
    <w:rsid w:val="00F816AB"/>
    <w:rsid w:val="00F8259F"/>
    <w:rsid w:val="00F87777"/>
    <w:rsid w:val="00F91206"/>
    <w:rsid w:val="00F93259"/>
    <w:rsid w:val="00F93591"/>
    <w:rsid w:val="00F93A98"/>
    <w:rsid w:val="00F96D06"/>
    <w:rsid w:val="00F97047"/>
    <w:rsid w:val="00FA0146"/>
    <w:rsid w:val="00FA1456"/>
    <w:rsid w:val="00FA18DD"/>
    <w:rsid w:val="00FA1C0E"/>
    <w:rsid w:val="00FA21ED"/>
    <w:rsid w:val="00FA26AC"/>
    <w:rsid w:val="00FA5365"/>
    <w:rsid w:val="00FA5A9C"/>
    <w:rsid w:val="00FB0B21"/>
    <w:rsid w:val="00FB16C5"/>
    <w:rsid w:val="00FB1DA4"/>
    <w:rsid w:val="00FB1FB5"/>
    <w:rsid w:val="00FB2216"/>
    <w:rsid w:val="00FB2941"/>
    <w:rsid w:val="00FB5E82"/>
    <w:rsid w:val="00FB6765"/>
    <w:rsid w:val="00FB7209"/>
    <w:rsid w:val="00FB72F3"/>
    <w:rsid w:val="00FB7937"/>
    <w:rsid w:val="00FB7ED2"/>
    <w:rsid w:val="00FC402C"/>
    <w:rsid w:val="00FC40A4"/>
    <w:rsid w:val="00FC4980"/>
    <w:rsid w:val="00FC569F"/>
    <w:rsid w:val="00FC5CBA"/>
    <w:rsid w:val="00FC6305"/>
    <w:rsid w:val="00FC6708"/>
    <w:rsid w:val="00FC67E5"/>
    <w:rsid w:val="00FC6DF3"/>
    <w:rsid w:val="00FC7ABE"/>
    <w:rsid w:val="00FD2991"/>
    <w:rsid w:val="00FD5A2D"/>
    <w:rsid w:val="00FD5ACC"/>
    <w:rsid w:val="00FE04E9"/>
    <w:rsid w:val="00FE06ED"/>
    <w:rsid w:val="00FE119A"/>
    <w:rsid w:val="00FE1F0B"/>
    <w:rsid w:val="00FE2884"/>
    <w:rsid w:val="00FE3E55"/>
    <w:rsid w:val="00FE60E2"/>
    <w:rsid w:val="00FE72D5"/>
    <w:rsid w:val="00FE76E2"/>
    <w:rsid w:val="00FF024D"/>
    <w:rsid w:val="00FF58DD"/>
    <w:rsid w:val="00FF5B75"/>
    <w:rsid w:val="00FF62FA"/>
    <w:rsid w:val="00FF715F"/>
    <w:rsid w:val="00FF71B4"/>
    <w:rsid w:val="00FF76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C94FB"/>
  <w15:docId w15:val="{36525A55-3E43-4399-A131-F79F745B4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43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6C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339"/>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1C43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339"/>
  </w:style>
  <w:style w:type="paragraph" w:styleId="Footer">
    <w:name w:val="footer"/>
    <w:basedOn w:val="Normal"/>
    <w:link w:val="FooterChar"/>
    <w:uiPriority w:val="99"/>
    <w:unhideWhenUsed/>
    <w:rsid w:val="001C4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339"/>
  </w:style>
  <w:style w:type="character" w:customStyle="1" w:styleId="Heading2Char">
    <w:name w:val="Heading 2 Char"/>
    <w:basedOn w:val="DefaultParagraphFont"/>
    <w:link w:val="Heading2"/>
    <w:uiPriority w:val="9"/>
    <w:rsid w:val="00A56C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C2F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2F3E"/>
    <w:rPr>
      <w:rFonts w:ascii="Calibri" w:hAnsi="Calibri" w:cs="Calibri"/>
      <w:noProof/>
      <w:lang w:val="en-US"/>
    </w:rPr>
  </w:style>
  <w:style w:type="paragraph" w:customStyle="1" w:styleId="EndNoteBibliography">
    <w:name w:val="EndNote Bibliography"/>
    <w:basedOn w:val="Normal"/>
    <w:link w:val="EndNoteBibliographyChar"/>
    <w:rsid w:val="000C2F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C2F3E"/>
    <w:rPr>
      <w:rFonts w:ascii="Calibri" w:hAnsi="Calibri" w:cs="Calibri"/>
      <w:noProof/>
      <w:lang w:val="en-US"/>
    </w:rPr>
  </w:style>
  <w:style w:type="table" w:customStyle="1" w:styleId="ListTable6Colorful1">
    <w:name w:val="List Table 6 Colorful1"/>
    <w:basedOn w:val="TableNormal"/>
    <w:uiPriority w:val="51"/>
    <w:rsid w:val="00674948"/>
    <w:pPr>
      <w:spacing w:after="0" w:line="240" w:lineRule="auto"/>
    </w:pPr>
    <w:rPr>
      <w:rFonts w:eastAsiaTheme="minorEastAsia"/>
      <w:color w:val="000000" w:themeColor="text1"/>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9D3288"/>
    <w:pPr>
      <w:spacing w:after="200" w:line="240" w:lineRule="auto"/>
    </w:pPr>
    <w:rPr>
      <w:i/>
      <w:iCs/>
      <w:color w:val="44546A" w:themeColor="text2"/>
      <w:sz w:val="18"/>
      <w:szCs w:val="18"/>
    </w:rPr>
  </w:style>
  <w:style w:type="paragraph" w:styleId="ListParagraph">
    <w:name w:val="List Paragraph"/>
    <w:basedOn w:val="Normal"/>
    <w:uiPriority w:val="34"/>
    <w:qFormat/>
    <w:rsid w:val="00377386"/>
    <w:pPr>
      <w:ind w:left="720"/>
      <w:contextualSpacing/>
    </w:pPr>
  </w:style>
  <w:style w:type="table" w:customStyle="1" w:styleId="ListTable6Colorful11">
    <w:name w:val="List Table 6 Colorful11"/>
    <w:basedOn w:val="TableNormal"/>
    <w:uiPriority w:val="51"/>
    <w:rsid w:val="0094617F"/>
    <w:pPr>
      <w:spacing w:after="0" w:line="240" w:lineRule="auto"/>
    </w:pPr>
    <w:rPr>
      <w:rFonts w:eastAsia="SimSun"/>
      <w:color w:val="000000"/>
      <w:lang w:eastAsia="zh-CN"/>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E35F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5F6F"/>
    <w:rPr>
      <w:rFonts w:ascii="Tahoma" w:hAnsi="Tahoma" w:cs="Tahoma"/>
      <w:sz w:val="16"/>
      <w:szCs w:val="16"/>
    </w:rPr>
  </w:style>
  <w:style w:type="table" w:styleId="TableGrid">
    <w:name w:val="Table Grid"/>
    <w:basedOn w:val="TableNormal"/>
    <w:rsid w:val="001C753C"/>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styleId="CommentReference">
    <w:name w:val="annotation reference"/>
    <w:basedOn w:val="DefaultParagraphFont"/>
    <w:uiPriority w:val="99"/>
    <w:semiHidden/>
    <w:unhideWhenUsed/>
    <w:rsid w:val="00DF6630"/>
    <w:rPr>
      <w:sz w:val="16"/>
      <w:szCs w:val="16"/>
    </w:rPr>
  </w:style>
  <w:style w:type="paragraph" w:styleId="CommentText">
    <w:name w:val="annotation text"/>
    <w:basedOn w:val="Normal"/>
    <w:link w:val="CommentTextChar"/>
    <w:uiPriority w:val="99"/>
    <w:unhideWhenUsed/>
    <w:rsid w:val="00DF6630"/>
    <w:pPr>
      <w:spacing w:line="240" w:lineRule="auto"/>
    </w:pPr>
    <w:rPr>
      <w:sz w:val="20"/>
      <w:szCs w:val="20"/>
    </w:rPr>
  </w:style>
  <w:style w:type="character" w:customStyle="1" w:styleId="CommentTextChar">
    <w:name w:val="Comment Text Char"/>
    <w:basedOn w:val="DefaultParagraphFont"/>
    <w:link w:val="CommentText"/>
    <w:uiPriority w:val="99"/>
    <w:rsid w:val="00DF6630"/>
    <w:rPr>
      <w:sz w:val="20"/>
      <w:szCs w:val="20"/>
    </w:rPr>
  </w:style>
  <w:style w:type="paragraph" w:styleId="CommentSubject">
    <w:name w:val="annotation subject"/>
    <w:basedOn w:val="CommentText"/>
    <w:next w:val="CommentText"/>
    <w:link w:val="CommentSubjectChar"/>
    <w:uiPriority w:val="99"/>
    <w:semiHidden/>
    <w:unhideWhenUsed/>
    <w:rsid w:val="00DF6630"/>
    <w:rPr>
      <w:b/>
      <w:bCs/>
    </w:rPr>
  </w:style>
  <w:style w:type="character" w:customStyle="1" w:styleId="CommentSubjectChar">
    <w:name w:val="Comment Subject Char"/>
    <w:basedOn w:val="CommentTextChar"/>
    <w:link w:val="CommentSubject"/>
    <w:uiPriority w:val="99"/>
    <w:semiHidden/>
    <w:rsid w:val="00DF6630"/>
    <w:rPr>
      <w:b/>
      <w:bCs/>
      <w:sz w:val="20"/>
      <w:szCs w:val="20"/>
    </w:rPr>
  </w:style>
  <w:style w:type="character" w:styleId="LineNumber">
    <w:name w:val="line number"/>
    <w:basedOn w:val="DefaultParagraphFont"/>
    <w:uiPriority w:val="99"/>
    <w:semiHidden/>
    <w:unhideWhenUsed/>
    <w:rsid w:val="00C91E68"/>
  </w:style>
  <w:style w:type="character" w:styleId="Hyperlink">
    <w:name w:val="Hyperlink"/>
    <w:basedOn w:val="DefaultParagraphFont"/>
    <w:uiPriority w:val="99"/>
    <w:unhideWhenUsed/>
    <w:rsid w:val="00C41B45"/>
    <w:rPr>
      <w:color w:val="0563C1" w:themeColor="hyperlink"/>
      <w:u w:val="single"/>
    </w:rPr>
  </w:style>
  <w:style w:type="character" w:customStyle="1" w:styleId="UnresolvedMention1">
    <w:name w:val="Unresolved Mention1"/>
    <w:basedOn w:val="DefaultParagraphFont"/>
    <w:uiPriority w:val="99"/>
    <w:semiHidden/>
    <w:unhideWhenUsed/>
    <w:rsid w:val="00C41B45"/>
    <w:rPr>
      <w:color w:val="605E5C"/>
      <w:shd w:val="clear" w:color="auto" w:fill="E1DFDD"/>
    </w:rPr>
  </w:style>
  <w:style w:type="paragraph" w:styleId="Revision">
    <w:name w:val="Revision"/>
    <w:hidden/>
    <w:uiPriority w:val="99"/>
    <w:semiHidden/>
    <w:rsid w:val="002576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98701">
      <w:bodyDiv w:val="1"/>
      <w:marLeft w:val="0"/>
      <w:marRight w:val="0"/>
      <w:marTop w:val="0"/>
      <w:marBottom w:val="0"/>
      <w:divBdr>
        <w:top w:val="none" w:sz="0" w:space="0" w:color="auto"/>
        <w:left w:val="none" w:sz="0" w:space="0" w:color="auto"/>
        <w:bottom w:val="none" w:sz="0" w:space="0" w:color="auto"/>
        <w:right w:val="none" w:sz="0" w:space="0" w:color="auto"/>
      </w:divBdr>
    </w:div>
    <w:div w:id="10760971">
      <w:bodyDiv w:val="1"/>
      <w:marLeft w:val="0"/>
      <w:marRight w:val="0"/>
      <w:marTop w:val="0"/>
      <w:marBottom w:val="0"/>
      <w:divBdr>
        <w:top w:val="none" w:sz="0" w:space="0" w:color="auto"/>
        <w:left w:val="none" w:sz="0" w:space="0" w:color="auto"/>
        <w:bottom w:val="none" w:sz="0" w:space="0" w:color="auto"/>
        <w:right w:val="none" w:sz="0" w:space="0" w:color="auto"/>
      </w:divBdr>
      <w:divsChild>
        <w:div w:id="263459524">
          <w:marLeft w:val="0"/>
          <w:marRight w:val="0"/>
          <w:marTop w:val="0"/>
          <w:marBottom w:val="0"/>
          <w:divBdr>
            <w:top w:val="none" w:sz="0" w:space="0" w:color="auto"/>
            <w:left w:val="none" w:sz="0" w:space="0" w:color="auto"/>
            <w:bottom w:val="none" w:sz="0" w:space="0" w:color="auto"/>
            <w:right w:val="none" w:sz="0" w:space="0" w:color="auto"/>
          </w:divBdr>
        </w:div>
      </w:divsChild>
    </w:div>
    <w:div w:id="208030524">
      <w:bodyDiv w:val="1"/>
      <w:marLeft w:val="0"/>
      <w:marRight w:val="0"/>
      <w:marTop w:val="0"/>
      <w:marBottom w:val="0"/>
      <w:divBdr>
        <w:top w:val="none" w:sz="0" w:space="0" w:color="auto"/>
        <w:left w:val="none" w:sz="0" w:space="0" w:color="auto"/>
        <w:bottom w:val="none" w:sz="0" w:space="0" w:color="auto"/>
        <w:right w:val="none" w:sz="0" w:space="0" w:color="auto"/>
      </w:divBdr>
    </w:div>
    <w:div w:id="1797482550">
      <w:bodyDiv w:val="1"/>
      <w:marLeft w:val="0"/>
      <w:marRight w:val="0"/>
      <w:marTop w:val="0"/>
      <w:marBottom w:val="0"/>
      <w:divBdr>
        <w:top w:val="none" w:sz="0" w:space="0" w:color="auto"/>
        <w:left w:val="none" w:sz="0" w:space="0" w:color="auto"/>
        <w:bottom w:val="none" w:sz="0" w:space="0" w:color="auto"/>
        <w:right w:val="none" w:sz="0" w:space="0" w:color="auto"/>
      </w:divBdr>
    </w:div>
    <w:div w:id="1814566712">
      <w:bodyDiv w:val="1"/>
      <w:marLeft w:val="0"/>
      <w:marRight w:val="0"/>
      <w:marTop w:val="0"/>
      <w:marBottom w:val="0"/>
      <w:divBdr>
        <w:top w:val="none" w:sz="0" w:space="0" w:color="auto"/>
        <w:left w:val="none" w:sz="0" w:space="0" w:color="auto"/>
        <w:bottom w:val="none" w:sz="0" w:space="0" w:color="auto"/>
        <w:right w:val="none" w:sz="0" w:space="0" w:color="auto"/>
      </w:divBdr>
    </w:div>
    <w:div w:id="1855604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Kg5n14@soton.ac.uk" TargetMode="External"/><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2.xml><?xml version="1.0" encoding="utf-8"?>
<?mso-contentType ?>
<SharedContentType xmlns="Microsoft.SharePoint.Taxonomy.ContentTypeSync" SourceId="1ee89e71-04cd-405e-9ca3-99e020c1694d"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483A077F25D6D249A8385921BE72CE84" ma:contentTypeVersion="12" ma:contentTypeDescription="Create a new document." ma:contentTypeScope="" ma:versionID="96f11ff445c0420e07bc46f01fad5cf0">
  <xsd:schema xmlns:xsd="http://www.w3.org/2001/XMLSchema" xmlns:xs="http://www.w3.org/2001/XMLSchema" xmlns:p="http://schemas.microsoft.com/office/2006/metadata/properties" xmlns:ns3="44a56295-c29e-4898-8136-a54736c65b82" xmlns:ns4="848ea1e5-c9d0-4ec8-8e23-040fbf2c9506" targetNamespace="http://schemas.microsoft.com/office/2006/metadata/properties" ma:root="true" ma:fieldsID="dc407521d5d7f1e28a7070977f8141ec" ns3:_="" ns4:_="">
    <xsd:import namespace="44a56295-c29e-4898-8136-a54736c65b82"/>
    <xsd:import namespace="848ea1e5-c9d0-4ec8-8e23-040fbf2c9506"/>
    <xsd:element name="properties">
      <xsd:complexType>
        <xsd:sequence>
          <xsd:element name="documentManagement">
            <xsd:complexType>
              <xsd:all>
                <xsd:element ref="ns3:Descriptions" minOccurs="0"/>
                <xsd:element ref="ns3:Keyword"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48ea1e5-c9d0-4ec8-8e23-040fbf2c950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1B5DF-E785-4454-A32C-53511FA52199}">
  <ds:schemaRefs>
    <ds:schemaRef ds:uri="http://purl.org/dc/dcmitype/"/>
    <ds:schemaRef ds:uri="http://purl.org/dc/elements/1.1/"/>
    <ds:schemaRef ds:uri="http://schemas.microsoft.com/office/2006/metadata/properties"/>
    <ds:schemaRef ds:uri="44a56295-c29e-4898-8136-a54736c65b82"/>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848ea1e5-c9d0-4ec8-8e23-040fbf2c9506"/>
    <ds:schemaRef ds:uri="http://www.w3.org/XML/1998/namespace"/>
  </ds:schemaRefs>
</ds:datastoreItem>
</file>

<file path=customXml/itemProps2.xml><?xml version="1.0" encoding="utf-8"?>
<ds:datastoreItem xmlns:ds="http://schemas.openxmlformats.org/officeDocument/2006/customXml" ds:itemID="{77AF241C-17F1-4BE3-82D3-6F4971F71F91}">
  <ds:schemaRefs>
    <ds:schemaRef ds:uri="Microsoft.SharePoint.Taxonomy.ContentTypeSync"/>
  </ds:schemaRefs>
</ds:datastoreItem>
</file>

<file path=customXml/itemProps3.xml><?xml version="1.0" encoding="utf-8"?>
<ds:datastoreItem xmlns:ds="http://schemas.openxmlformats.org/officeDocument/2006/customXml" ds:itemID="{3CE63B10-87A2-4F01-8010-0E8D9B2D40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848ea1e5-c9d0-4ec8-8e23-040fbf2c95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178639-DFB4-4AF2-9A81-E55A6AE9BD4C}">
  <ds:schemaRefs>
    <ds:schemaRef ds:uri="http://schemas.microsoft.com/sharepoint/v3/contenttype/forms"/>
  </ds:schemaRefs>
</ds:datastoreItem>
</file>

<file path=customXml/itemProps5.xml><?xml version="1.0" encoding="utf-8"?>
<ds:datastoreItem xmlns:ds="http://schemas.openxmlformats.org/officeDocument/2006/customXml" ds:itemID="{D90E3101-AE60-4EED-B735-8B6D80AE7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744</Words>
  <Characters>61243</Characters>
  <Application>Microsoft Office Word</Application>
  <DocSecurity>4</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ve K.</dc:creator>
  <cp:keywords/>
  <dc:description/>
  <cp:lastModifiedBy>Karl Staples</cp:lastModifiedBy>
  <cp:revision>2</cp:revision>
  <cp:lastPrinted>2020-03-03T06:51:00Z</cp:lastPrinted>
  <dcterms:created xsi:type="dcterms:W3CDTF">2020-11-09T09:12:00Z</dcterms:created>
  <dcterms:modified xsi:type="dcterms:W3CDTF">2020-11-0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A077F25D6D249A8385921BE72CE84</vt:lpwstr>
  </property>
</Properties>
</file>